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96B80" w:rsidRDefault="00A96B80" w:rsidP="00A96B80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PENGARUH DOSIS SARI BUAH NANAS TERHADAP </w:t>
      </w:r>
    </w:p>
    <w:p w:rsidR="00A96B80" w:rsidRDefault="00A96B80" w:rsidP="00A96B80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KUALITAS FISIK DAGING LAYER AFKIR</w:t>
      </w:r>
    </w:p>
    <w:p w:rsidR="00A96B80" w:rsidRDefault="00A96B80" w:rsidP="00A96B80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FC57F0" w:rsidRPr="00176916" w:rsidRDefault="00A96B80" w:rsidP="00176916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176916">
        <w:rPr>
          <w:rFonts w:ascii="Times New Roman" w:hAnsi="Times New Roman" w:cs="Times New Roman"/>
          <w:b/>
          <w:sz w:val="24"/>
          <w:szCs w:val="24"/>
          <w:lang w:val="en-US"/>
        </w:rPr>
        <w:t>Siti</w:t>
      </w:r>
      <w:proofErr w:type="spellEnd"/>
      <w:r w:rsidRPr="001769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176916">
        <w:rPr>
          <w:rFonts w:ascii="Times New Roman" w:hAnsi="Times New Roman" w:cs="Times New Roman"/>
          <w:b/>
          <w:sz w:val="24"/>
          <w:szCs w:val="24"/>
          <w:lang w:val="en-US"/>
        </w:rPr>
        <w:t>Nur</w:t>
      </w:r>
      <w:proofErr w:type="spellEnd"/>
      <w:r w:rsidRPr="001769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176916">
        <w:rPr>
          <w:rFonts w:ascii="Times New Roman" w:hAnsi="Times New Roman" w:cs="Times New Roman"/>
          <w:b/>
          <w:sz w:val="24"/>
          <w:szCs w:val="24"/>
          <w:lang w:val="en-US"/>
        </w:rPr>
        <w:t>Khol</w:t>
      </w:r>
      <w:r w:rsidR="00176916" w:rsidRPr="00176916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Pr="00176916">
        <w:rPr>
          <w:rFonts w:ascii="Times New Roman" w:hAnsi="Times New Roman" w:cs="Times New Roman"/>
          <w:b/>
          <w:sz w:val="24"/>
          <w:szCs w:val="24"/>
          <w:lang w:val="en-US"/>
        </w:rPr>
        <w:t>fah</w:t>
      </w:r>
      <w:proofErr w:type="spellEnd"/>
    </w:p>
    <w:p w:rsidR="00A96B80" w:rsidRPr="00176916" w:rsidRDefault="00A96B80" w:rsidP="00176916">
      <w:pPr>
        <w:jc w:val="center"/>
        <w:rPr>
          <w:i/>
          <w:lang w:val="en-US"/>
        </w:rPr>
      </w:pPr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Program </w:t>
      </w:r>
      <w:proofErr w:type="spellStart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>Peternakan</w:t>
      </w:r>
      <w:proofErr w:type="spellEnd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>Fakultas</w:t>
      </w:r>
      <w:proofErr w:type="spellEnd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Agroindustri </w:t>
      </w:r>
      <w:proofErr w:type="spellStart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>Universitas</w:t>
      </w:r>
      <w:proofErr w:type="spellEnd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>Mercu</w:t>
      </w:r>
      <w:proofErr w:type="spellEnd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>Buana</w:t>
      </w:r>
      <w:proofErr w:type="spellEnd"/>
      <w:r w:rsidRPr="001769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Yogyakarta</w:t>
      </w:r>
    </w:p>
    <w:p w:rsidR="00A96B80" w:rsidRPr="00FF2CC6" w:rsidRDefault="00176916" w:rsidP="00A96B80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INTISARI</w:t>
      </w:r>
    </w:p>
    <w:p w:rsidR="00A96B80" w:rsidRDefault="00A96B80" w:rsidP="00A96B80">
      <w:pPr>
        <w:spacing w:after="0" w:line="24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osi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sari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nanas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ging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layer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fki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(pH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k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air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DIA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su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as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empu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12 September 2019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20 November 2019 di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aboratorium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ter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Agroindustri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rcu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uan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Yogyakarta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ging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layer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fki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dad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12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ol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ar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laku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gula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laku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sari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nanas P0:0%, P1:10%, P2:20%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3:30%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lam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endam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i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H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k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air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su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as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empu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ging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H P0:5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,73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, P1:5,76, P2:5,56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3:5,56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k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air P0:14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,90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%, P1:24,99%, P2:22,79%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3:2,75%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su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as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0:29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,66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 xml:space="preserve">%, P1:35%, P2:34,66%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37,66%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empu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ging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0:1,10 Kg/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cm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</m:t>
            </m:r>
          </m:sup>
        </m:sSup>
      </m:oMath>
      <w:r>
        <w:rPr>
          <w:rFonts w:ascii="Times New Roman" w:hAnsi="Times New Roman" w:cs="Times New Roman"/>
          <w:sz w:val="24"/>
          <w:szCs w:val="24"/>
          <w:lang w:val="en-GB"/>
        </w:rPr>
        <w:t xml:space="preserve"> , P1:</w:t>
      </w:r>
      <w:r w:rsidRPr="00EE6CE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0,98 Kg/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cm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, P2 :</w:t>
      </w:r>
      <w:r w:rsidRPr="00EE6CE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0,90 Kg/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cm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, dan P3:</w:t>
      </w:r>
      <w:r w:rsidRPr="00EE6CE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0,64 Kg/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cm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</m:t>
            </m:r>
          </m:sup>
        </m:sSup>
      </m:oMath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. Hasil penelitian menunjukkan bahwa daging layer afkir dengan penambahan sari buah nanas yang berbeda memberikan perbedaan yang signifikan (P&gt;0</w:t>
      </w:r>
      <w:proofErr w:type="gram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,05</w:t>
      </w:r>
      <w:proofErr w:type="gram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)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terhadap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day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ikat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ir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susut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masak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keempu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d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pad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pH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menunjuk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berbed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tidak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nyat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(P&lt;0,05).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Berdasar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hasil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peneliti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dapat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disimpul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bahwa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penambah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sari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bu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nanas 10%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menghasilkan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kualitas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fisik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dagi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layer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afki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yang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terbaik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.</w:t>
      </w:r>
    </w:p>
    <w:p w:rsidR="00A96B80" w:rsidRDefault="00A96B80" w:rsidP="00A96B80">
      <w:pPr>
        <w:spacing w:after="0" w:line="360" w:lineRule="auto"/>
        <w:jc w:val="center"/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:rsidR="00A96B80" w:rsidRDefault="00A96B80" w:rsidP="00A96B80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Kata </w:t>
      </w:r>
      <w:proofErr w:type="spellStart"/>
      <w:proofErr w:type="gram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kunci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:</w:t>
      </w:r>
      <w:proofErr w:type="gram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Daging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layer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afki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kualitas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fisik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sari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>buah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nana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2"/>
        <w:gridCol w:w="605"/>
        <w:gridCol w:w="3933"/>
      </w:tblGrid>
      <w:tr w:rsidR="00A96B80" w:rsidTr="00A308DE">
        <w:tc>
          <w:tcPr>
            <w:tcW w:w="4812" w:type="dxa"/>
          </w:tcPr>
          <w:p w:rsidR="00A96B80" w:rsidRDefault="00A96B80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A308D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DAHULUAN</w:t>
            </w:r>
          </w:p>
          <w:p w:rsidR="00A308DE" w:rsidRPr="00A308DE" w:rsidRDefault="00A308DE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0" w:name="_GoBack"/>
            <w:bookmarkEnd w:id="0"/>
          </w:p>
          <w:p w:rsidR="00A96B80" w:rsidRDefault="00A96B80" w:rsidP="00A96B80">
            <w:pPr>
              <w:widowControl w:val="0"/>
              <w:autoSpaceDE w:val="0"/>
              <w:autoSpaceDN w:val="0"/>
              <w:adjustRightInd w:val="0"/>
              <w:spacing w:line="480" w:lineRule="auto"/>
              <w:ind w:firstLine="48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ngkat konsumsi daging ayam pada tahun 2013 sampai dengan tahun 2017 menunjukkan bahwa konsumsi daging ayam per kapita per tahun berturut-turut sebanyak 3,650 kg; 3,963kg; 4,797 kg, 5,110 kg dan 5,683 kg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ISBN" : "9789796280353", "author" : [ { "dropping-particle" : "", "family" : "Anonim", "given" : "", "non-dropping-particle" : "", "parse-names" : false, "suffix" : "" } ], "id" : "ITEM-1", "issued" : { "date-parts" : [ [ "2018" ] ] }, "publisher" : "Kementrian Pertanian Direktorat Jenderal Peternakan dan Kesehatan Hewan", "publisher-place" : "Jakarta", "title" : "Statistik Peternakan dan Kesehatan Hewan Livestock dan Animal Health Statistics 2018", "type" : "book" }, "uris" : [ "http://www.mendeley.com/documents/?uuid=2a4c3dd2-f500-448b-87ec-49ecac5df8f7" ] } ], "mendeley" : { "formattedCitation" : "(Anonim, 2018)", "plainTextFormattedCitation" : "(Anonim, 2018)", "previouslyFormattedCitation" : "(Anonim, 2018)" }, "properties" : { 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9146FE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(Anonim, 2018)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bagian kebutuhan daging ayam dipenuhi oleh ayam </w:t>
            </w:r>
            <w:r w:rsidRPr="00716DDE">
              <w:rPr>
                <w:rFonts w:ascii="Times New Roman" w:hAnsi="Times New Roman" w:cs="Times New Roman"/>
                <w:i/>
                <w:sz w:val="24"/>
                <w:szCs w:val="24"/>
              </w:rPr>
              <w:t>broi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. Sementara itu di sisi lain peternakan ayam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laye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ug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njadikan penyediaan bahan pangan dengan protein hewani akan meningkat setiap tahun nya dan juga tuntutan kualitas daging dari konsumen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nur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author" : [ { "dropping-particle" : "", "family" : "Soeparno", "given" : "", "non-dropping-particle" : "", "parse-names" : false, "suffix" : "" } ], "edition" : "ke-6", "id" : "ITEM-1", "issued" : { "date-parts" : [ [ "2015" ] ] }, "publisher" : "Gadjah Mada University Press", "publisher-place" : "Yogyakarta", "title" : "Ilmu dan Teknologi Daging Edisi Kedua", "type" : "book" }, "uris" : [ "http://www.mendeley.com/documents/?uuid=f62aae82-83e2-4c16-abae-99234ed71d43" ] } ], "mendeley" : { "formattedCitation" : "(Soeparno, 2015)", "manualFormatting" : "Soeparno (2015)", "plainTextFormattedCitation" : "(Soeparno, 2015)", "previouslyFormattedCitation" : "(Soeparno, 2015)" }, "properties" : { 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Soeparno</w:t>
            </w:r>
            <w:r w:rsidRPr="009146FE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(</w:t>
            </w:r>
            <w:r w:rsidRPr="009146FE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2015)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ua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ark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ipengar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le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ak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bel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mot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E689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antemor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te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mot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post-morte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:rsidR="00A96B80" w:rsidRDefault="00A96B80" w:rsidP="00A96B80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</w:rPr>
            </w:pP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yam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telur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miliki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tensi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ntuk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njadi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roduk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lahan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arena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mpunyai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andungan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utrien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jauh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yam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broiler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mpunyai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andungan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emak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inggi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proofErr w:type="spellStart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asyaf</w:t>
            </w:r>
            <w:proofErr w:type="spellEnd"/>
            <w:r w:rsidRPr="001F17D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2010). </w:t>
            </w:r>
            <w:r w:rsidRPr="001B67AA">
              <w:rPr>
                <w:rFonts w:ascii="Times New Roman" w:eastAsia="BookAntiqua" w:hAnsi="Times New Roman" w:cs="Times New Roman"/>
                <w:sz w:val="24"/>
                <w:szCs w:val="24"/>
              </w:rPr>
              <w:t>Me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nurut Khairuddin (2008) dalam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instrText>ADDIN CSL_CITATION { "citationItems" : [ { "id" : "ITEM-1", "itemData" : { "author" : [ { "dropping-particle" : "", "family" : "Purnamasari. E.", "given" : "M. Zulfahmi dan I. Mirdhayati", "non-dropping-particle" : "", "parse-names" : false, "suffix" : "" } ], "container-title" : "jurnal peternakan", "id" : "ITEM-1", "issued" : { "date-parts" : [ [ "2012" ] ] }, "page" : "1-8", "title" : "Sifat Fisik Daging Ayam Petelur Afkir yang di Rendam dalam Ekstrak Kulit Nenas (Ananas Comosus L. Merr) dengan Konsentrasi yang Berbeda", "type" : "article-journal", "volume" : "9" }, "uris" : [ "http://www.mendeley.com/documents/?uuid=e1ccc408-c95c-43b1-8b7e-0405bbed63a4" ] } ], "mendeley" : { "formattedCitation" : "(Purnamasari. E., 2012)", "manualFormatting" : "Purnamasari dkk. (2012)", "plainTextFormattedCitation" : "(Purnamasari. E., 2012)", "previouslyFormattedCitation" : "(Purnamasari. E., 2012)" }, "properties" : {  }, "schema" : "https://github.com/citation-style-language/schema/raw/master/csl-citation.json" }</w:instrTex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</w:rPr>
              <w:t>Purnamasar</w:t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i dkk.</w:t>
            </w:r>
            <w:r w:rsidRPr="00EF4685">
              <w:rPr>
                <w:rFonts w:ascii="Times New Roman" w:eastAsia="BookAntiqua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(</w:t>
            </w:r>
            <w:r w:rsidRPr="00EF4685">
              <w:rPr>
                <w:rFonts w:ascii="Times New Roman" w:eastAsia="BookAntiqua" w:hAnsi="Times New Roman" w:cs="Times New Roman"/>
                <w:noProof/>
                <w:sz w:val="24"/>
                <w:szCs w:val="24"/>
              </w:rPr>
              <w:t>2012)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daging </w:t>
            </w:r>
            <w:r w:rsidRPr="001B67AA">
              <w:rPr>
                <w:rFonts w:ascii="Times New Roman" w:eastAsia="BookAntiqua" w:hAnsi="Times New Roman" w:cs="Times New Roman"/>
                <w:sz w:val="24"/>
                <w:szCs w:val="24"/>
              </w:rPr>
              <w:t>ayam p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etelur afkir mempunyai kualitas yang rendah karena pemotongan </w:t>
            </w:r>
            <w:r w:rsidRPr="001B67AA">
              <w:rPr>
                <w:rFonts w:ascii="Times New Roman" w:eastAsia="BookAntiqua" w:hAnsi="Times New Roman" w:cs="Times New Roman"/>
                <w:sz w:val="24"/>
                <w:szCs w:val="24"/>
              </w:rPr>
              <w:t>dilak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>ukan pada umur yang relatif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tua </w:t>
            </w:r>
            <w:r w:rsidRPr="001B67AA">
              <w:rPr>
                <w:rFonts w:ascii="Times New Roman" w:eastAsia="BookAntiqua" w:hAnsi="Times New Roman" w:cs="Times New Roman"/>
                <w:sz w:val="24"/>
                <w:szCs w:val="24"/>
              </w:rPr>
              <w:t>seh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ingga keempukan dagingnya lebih rendah dan kurang disukai oleh </w:t>
            </w:r>
            <w:r w:rsidRPr="001B67AA">
              <w:rPr>
                <w:rFonts w:ascii="Times New Roman" w:eastAsia="BookAntiqua" w:hAnsi="Times New Roman" w:cs="Times New Roman"/>
                <w:sz w:val="24"/>
                <w:szCs w:val="24"/>
              </w:rPr>
              <w:t>mas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yarakat. Oleh karena itu, untuk </w:t>
            </w:r>
            <w:r w:rsidRPr="001B67AA">
              <w:rPr>
                <w:rFonts w:ascii="Times New Roman" w:eastAsia="BookAntiqua" w:hAnsi="Times New Roman" w:cs="Times New Roman"/>
                <w:sz w:val="24"/>
                <w:szCs w:val="24"/>
              </w:rPr>
              <w:t>men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ingkatkan penerimaan masyarakat </w:t>
            </w:r>
          </w:p>
          <w:p w:rsidR="00A0685F" w:rsidRPr="00A0685F" w:rsidRDefault="00A0685F" w:rsidP="00A0685F">
            <w:pPr>
              <w:widowControl w:val="0"/>
              <w:autoSpaceDE w:val="0"/>
              <w:autoSpaceDN w:val="0"/>
              <w:adjustRightInd w:val="0"/>
              <w:spacing w:line="480" w:lineRule="auto"/>
              <w:ind w:firstLine="480"/>
              <w:jc w:val="both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ermint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mak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ni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1B67AA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terhadap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daging ayam petelur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>afkir perlu dilakukan perlakuan pada daging.</w:t>
            </w:r>
          </w:p>
          <w:p w:rsidR="001A4B83" w:rsidRDefault="001A4B83" w:rsidP="001A4B83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spacing w:after="120"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</w:rPr>
            </w:pP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>Bah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gempuk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dapat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.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yang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gunak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dalah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tang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jenis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proofErr w:type="gram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lembang</w:t>
            </w:r>
            <w:proofErr w:type="spellEnd"/>
            <w:proofErr w:type="gram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peroleh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sar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Gode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Dalam penelitian ini akan menggunakan nanas 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3,5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kg nanas matang.</w:t>
            </w:r>
          </w:p>
          <w:p w:rsidR="001A4B83" w:rsidRDefault="001A4B83" w:rsidP="001A4B83">
            <w:pPr>
              <w:autoSpaceDE w:val="0"/>
              <w:autoSpaceDN w:val="0"/>
              <w:adjustRightInd w:val="0"/>
              <w:spacing w:after="120"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  <w:t>Al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  <w:t xml:space="preserve"> : </w:t>
            </w:r>
          </w:p>
          <w:p w:rsidR="001A4B83" w:rsidRDefault="001A4B83" w:rsidP="001A4B83">
            <w:pPr>
              <w:autoSpaceDE w:val="0"/>
              <w:autoSpaceDN w:val="0"/>
              <w:adjustRightInd w:val="0"/>
              <w:spacing w:after="120"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mbang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ker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glass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at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gaduk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sau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calpel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ender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mpor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nci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astik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sau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rmometer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mbang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rk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torius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ven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v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chdoos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licadisk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rtas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ring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w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terbath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b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mberat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5 kg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ring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rtas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ilimeter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block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H meter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</w:t>
            </w:r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lat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ac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</w:p>
          <w:p w:rsidR="00502280" w:rsidRPr="00DB29D8" w:rsidRDefault="00502280" w:rsidP="0050228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</w:pPr>
            <w:r w:rsidRPr="00DB29D8">
              <w:rPr>
                <w:rFonts w:ascii="Times New Roman" w:eastAsia="BookAntiqua" w:hAnsi="Times New Roman" w:cs="Times New Roman"/>
                <w:b/>
                <w:sz w:val="24"/>
                <w:szCs w:val="24"/>
              </w:rPr>
              <w:t>Metode Penelitian</w:t>
            </w:r>
          </w:p>
          <w:p w:rsidR="00502280" w:rsidRPr="008C5984" w:rsidRDefault="00502280" w:rsidP="00502280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480" w:lineRule="auto"/>
              <w:rPr>
                <w:rFonts w:ascii="Times New Roman" w:eastAsia="BookAntiqua" w:hAnsi="Times New Roman" w:cs="Times New Roman"/>
                <w:sz w:val="24"/>
                <w:szCs w:val="24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Pembuatan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ri</w:t>
            </w:r>
            <w:r w:rsidRPr="00145BFA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145BFA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nanas </w:t>
            </w:r>
          </w:p>
          <w:p w:rsidR="00502280" w:rsidRDefault="00502280" w:rsidP="00502280">
            <w:pPr>
              <w:spacing w:line="480" w:lineRule="auto"/>
              <w:ind w:left="709"/>
              <w:jc w:val="both"/>
              <w:rPr>
                <w:rFonts w:ascii="Times New Roman" w:eastAsia="BookAntiqua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mbu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</w:t>
            </w:r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anas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ikuti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tode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author" : [ { "dropping-particle" : "", "family" : "P", "given" : "Utami. D .", "non-dropping-particle" : "", "parse-names" : false, "suffix" : "" } ], "id" : "ITEM-1", "issued" : { "date-parts" : [ [ "2010" ] ] }, "publisher" : "Universitas Sebelas Maret Surakarta", "title" : "Pengaruh Penambahan Ekstrak Nanas (Ananas comosus L. Merr) dan Waktu Pemasakan yang Berbeda Terhadap Kualitas daging Itik Afkir", "type" : "thesis" }, "uris" : [ "http://www.mendeley.com/documents/?uuid=2538579b-76a2-490a-a7b0-4243c363bb46" ] } ], "mendeley" : { "formattedCitation" : "(P, 2010)", "manualFormatting" : "Utami (2010)", "plainTextFormattedCitation" : "(P, 2010)", "previouslyFormattedCitation" : "(P, 2010)" }, "properties" : {  }, "schema" : "https://github.com/citation-style-language/schema/raw/master/csl-citation.json" }</w:instrTex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Utami (</w:t>
            </w:r>
            <w:r w:rsidRPr="00CD4B17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2010)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</w:t>
            </w:r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uah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kupas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ulitnya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lanjutnya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potong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-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</w:t>
            </w:r>
          </w:p>
          <w:p w:rsidR="00176916" w:rsidRDefault="00176916" w:rsidP="00502280">
            <w:pPr>
              <w:spacing w:line="480" w:lineRule="auto"/>
              <w:ind w:left="709"/>
              <w:jc w:val="both"/>
              <w:rPr>
                <w:rFonts w:ascii="Times New Roman" w:eastAsia="BookAntiqua" w:hAnsi="Times New Roman" w:cs="Times New Roman"/>
                <w:sz w:val="24"/>
                <w:szCs w:val="24"/>
              </w:rPr>
            </w:pPr>
          </w:p>
          <w:p w:rsidR="00176916" w:rsidRPr="00250BE5" w:rsidRDefault="00176916" w:rsidP="00502280">
            <w:pPr>
              <w:spacing w:line="480" w:lineRule="auto"/>
              <w:ind w:left="709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</w:p>
          <w:p w:rsidR="001A4B83" w:rsidRPr="00176916" w:rsidRDefault="00502280" w:rsidP="00176916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US"/>
              </w:rPr>
            </w:pPr>
            <w:r w:rsidRPr="00176916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US"/>
              </w:rPr>
              <w:lastRenderedPageBreak/>
              <w:t>HASIL DAN PEMBAHASAN</w:t>
            </w:r>
          </w:p>
          <w:p w:rsidR="00502280" w:rsidRPr="00F82CE7" w:rsidRDefault="00502280" w:rsidP="0050228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</w:pPr>
            <w:r w:rsidRPr="00F82CE7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 xml:space="preserve">pH </w:t>
            </w:r>
            <w:proofErr w:type="spellStart"/>
            <w:r w:rsidRPr="00F82CE7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Daging</w:t>
            </w:r>
            <w:proofErr w:type="spellEnd"/>
          </w:p>
          <w:p w:rsidR="00502280" w:rsidRDefault="00502280" w:rsidP="00502280">
            <w:pPr>
              <w:autoSpaceDE w:val="0"/>
              <w:autoSpaceDN w:val="0"/>
              <w:adjustRightInd w:val="0"/>
              <w:spacing w:after="120"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Data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guj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anas  0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%, 10%, 2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saj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abe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1.</w:t>
            </w:r>
          </w:p>
          <w:p w:rsidR="00502280" w:rsidRPr="008C1DFF" w:rsidRDefault="00502280" w:rsidP="0050228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abe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1</w:t>
            </w:r>
            <w:r w:rsidRPr="00793E0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</w:t>
            </w:r>
          </w:p>
          <w:tbl>
            <w:tblPr>
              <w:tblW w:w="4025" w:type="dxa"/>
              <w:tblLook w:val="04A0" w:firstRow="1" w:lastRow="0" w:firstColumn="1" w:lastColumn="0" w:noHBand="0" w:noVBand="1"/>
            </w:tblPr>
            <w:tblGrid>
              <w:gridCol w:w="1074"/>
              <w:gridCol w:w="1031"/>
              <w:gridCol w:w="601"/>
              <w:gridCol w:w="601"/>
              <w:gridCol w:w="870"/>
            </w:tblGrid>
            <w:tr w:rsidR="00502280" w:rsidRPr="00264268" w:rsidTr="00136483">
              <w:trPr>
                <w:trHeight w:val="309"/>
              </w:trPr>
              <w:tc>
                <w:tcPr>
                  <w:tcW w:w="1022" w:type="dxa"/>
                  <w:tcBorders>
                    <w:top w:val="doub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Ulangan</w:t>
                  </w:r>
                  <w:proofErr w:type="spellEnd"/>
                </w:p>
              </w:tc>
              <w:tc>
                <w:tcPr>
                  <w:tcW w:w="2175" w:type="dxa"/>
                  <w:gridSpan w:val="3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erlakuan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Dosis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Sari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Buah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Nanas (%)</w:t>
                  </w:r>
                </w:p>
              </w:tc>
              <w:tc>
                <w:tcPr>
                  <w:tcW w:w="828" w:type="dxa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vertAlign w:val="superscript"/>
                      <w:lang w:val="en-GB" w:eastAsia="id-ID"/>
                    </w:rPr>
                  </w:pPr>
                </w:p>
              </w:tc>
            </w:tr>
            <w:tr w:rsidR="00502280" w:rsidRPr="00264268" w:rsidTr="00136483">
              <w:trPr>
                <w:trHeight w:val="309"/>
              </w:trPr>
              <w:tc>
                <w:tcPr>
                  <w:tcW w:w="102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264268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  <w:tc>
                <w:tcPr>
                  <w:tcW w:w="1031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0 (0)</w:t>
                  </w:r>
                </w:p>
              </w:tc>
              <w:tc>
                <w:tcPr>
                  <w:tcW w:w="57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1 (10)</w:t>
                  </w:r>
                </w:p>
              </w:tc>
              <w:tc>
                <w:tcPr>
                  <w:tcW w:w="57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2 (20)</w:t>
                  </w:r>
                </w:p>
              </w:tc>
              <w:tc>
                <w:tcPr>
                  <w:tcW w:w="82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264268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3(30)</w:t>
                  </w: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</w:tr>
            <w:tr w:rsidR="00502280" w:rsidRPr="00264268" w:rsidTr="00136483">
              <w:trPr>
                <w:trHeight w:val="309"/>
              </w:trPr>
              <w:tc>
                <w:tcPr>
                  <w:tcW w:w="102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</w:t>
                  </w:r>
                </w:p>
              </w:tc>
              <w:tc>
                <w:tcPr>
                  <w:tcW w:w="1031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9</w:t>
                  </w:r>
                </w:p>
              </w:tc>
              <w:tc>
                <w:tcPr>
                  <w:tcW w:w="57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6,0</w:t>
                  </w:r>
                </w:p>
              </w:tc>
              <w:tc>
                <w:tcPr>
                  <w:tcW w:w="57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6</w:t>
                  </w:r>
                </w:p>
              </w:tc>
              <w:tc>
                <w:tcPr>
                  <w:tcW w:w="828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8</w:t>
                  </w:r>
                </w:p>
              </w:tc>
            </w:tr>
            <w:tr w:rsidR="00502280" w:rsidRPr="00264268" w:rsidTr="00136483">
              <w:trPr>
                <w:trHeight w:val="309"/>
              </w:trPr>
              <w:tc>
                <w:tcPr>
                  <w:tcW w:w="1022" w:type="dxa"/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</w:t>
                  </w:r>
                </w:p>
              </w:tc>
              <w:tc>
                <w:tcPr>
                  <w:tcW w:w="1031" w:type="dxa"/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6</w:t>
                  </w:r>
                </w:p>
              </w:tc>
              <w:tc>
                <w:tcPr>
                  <w:tcW w:w="572" w:type="dxa"/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8</w:t>
                  </w:r>
                </w:p>
              </w:tc>
              <w:tc>
                <w:tcPr>
                  <w:tcW w:w="572" w:type="dxa"/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7</w:t>
                  </w:r>
                </w:p>
              </w:tc>
              <w:tc>
                <w:tcPr>
                  <w:tcW w:w="828" w:type="dxa"/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3</w:t>
                  </w:r>
                </w:p>
              </w:tc>
            </w:tr>
            <w:tr w:rsidR="00502280" w:rsidRPr="00264268" w:rsidTr="00136483">
              <w:trPr>
                <w:trHeight w:val="309"/>
              </w:trPr>
              <w:tc>
                <w:tcPr>
                  <w:tcW w:w="102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3F6ABF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</w:t>
                  </w:r>
                </w:p>
              </w:tc>
              <w:tc>
                <w:tcPr>
                  <w:tcW w:w="1031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7</w:t>
                  </w:r>
                </w:p>
              </w:tc>
              <w:tc>
                <w:tcPr>
                  <w:tcW w:w="57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5</w:t>
                  </w:r>
                </w:p>
              </w:tc>
              <w:tc>
                <w:tcPr>
                  <w:tcW w:w="57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4</w:t>
                  </w:r>
                </w:p>
              </w:tc>
              <w:tc>
                <w:tcPr>
                  <w:tcW w:w="82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502280" w:rsidRPr="004870E4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6</w:t>
                  </w:r>
                </w:p>
              </w:tc>
            </w:tr>
            <w:tr w:rsidR="00502280" w:rsidRPr="00264268" w:rsidTr="00136483">
              <w:trPr>
                <w:trHeight w:val="309"/>
              </w:trPr>
              <w:tc>
                <w:tcPr>
                  <w:tcW w:w="102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502280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5171D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Rerata</w:t>
                  </w:r>
                  <w:r w:rsidRPr="005171D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ns</w:t>
                  </w:r>
                </w:p>
              </w:tc>
              <w:tc>
                <w:tcPr>
                  <w:tcW w:w="1031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502280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73</w:t>
                  </w:r>
                </w:p>
              </w:tc>
              <w:tc>
                <w:tcPr>
                  <w:tcW w:w="57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502280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76</w:t>
                  </w:r>
                </w:p>
              </w:tc>
              <w:tc>
                <w:tcPr>
                  <w:tcW w:w="57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502280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56</w:t>
                  </w:r>
                </w:p>
              </w:tc>
              <w:tc>
                <w:tcPr>
                  <w:tcW w:w="82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502280" w:rsidRDefault="00502280" w:rsidP="00502280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56</w:t>
                  </w:r>
                </w:p>
              </w:tc>
            </w:tr>
          </w:tbl>
          <w:p w:rsidR="001A4B83" w:rsidRDefault="00502280" w:rsidP="001A4B83">
            <w:pPr>
              <w:autoSpaceDE w:val="0"/>
              <w:autoSpaceDN w:val="0"/>
              <w:adjustRightInd w:val="0"/>
              <w:spacing w:after="120"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  <w:t>Ke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  <w:t xml:space="preserve"> : Non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  <w:t>Signifikan</w:t>
            </w:r>
            <w:proofErr w:type="spellEnd"/>
          </w:p>
          <w:p w:rsidR="00392154" w:rsidRDefault="00502280" w:rsidP="00392154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laku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nta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hada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garu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g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mber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0%, 10%, 2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elatif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m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er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endam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onsentras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, P1, P2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ing-mas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da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5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73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5,76, 5,56 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5,56 .</w:t>
            </w:r>
          </w:p>
          <w:p w:rsidR="00392154" w:rsidRDefault="00392154" w:rsidP="00801D37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</w:p>
          <w:p w:rsidR="00392154" w:rsidRDefault="00392154" w:rsidP="00801D37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</w:p>
          <w:p w:rsidR="00801D37" w:rsidRPr="00C2086C" w:rsidRDefault="00801D37" w:rsidP="00801D37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</w:pPr>
            <w:proofErr w:type="spellStart"/>
            <w:r w:rsidRPr="00C2086C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Daya</w:t>
            </w:r>
            <w:proofErr w:type="spellEnd"/>
            <w:r w:rsidRPr="00C2086C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C2086C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Ikat</w:t>
            </w:r>
            <w:proofErr w:type="spellEnd"/>
            <w:r w:rsidRPr="00C2086C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 xml:space="preserve"> Air</w:t>
            </w:r>
          </w:p>
          <w:p w:rsidR="00801D37" w:rsidRDefault="00801D37" w:rsidP="00801D37">
            <w:pPr>
              <w:autoSpaceDE w:val="0"/>
              <w:autoSpaceDN w:val="0"/>
              <w:adjustRightInd w:val="0"/>
              <w:spacing w:line="480" w:lineRule="auto"/>
              <w:ind w:firstLine="720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Data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y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k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 (DIA)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0%, 10%, 20%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saj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1EA2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 w:rsidRPr="00501EA2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1EA2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abel</w:t>
            </w:r>
            <w:proofErr w:type="spellEnd"/>
            <w:r w:rsidRPr="00501EA2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 2.</w:t>
            </w:r>
          </w:p>
          <w:tbl>
            <w:tblPr>
              <w:tblW w:w="3198" w:type="dxa"/>
              <w:tblLook w:val="04A0" w:firstRow="1" w:lastRow="0" w:firstColumn="1" w:lastColumn="0" w:noHBand="0" w:noVBand="1"/>
            </w:tblPr>
            <w:tblGrid>
              <w:gridCol w:w="993"/>
              <w:gridCol w:w="845"/>
              <w:gridCol w:w="828"/>
              <w:gridCol w:w="828"/>
              <w:gridCol w:w="870"/>
            </w:tblGrid>
            <w:tr w:rsidR="00801D37" w:rsidRPr="00264268" w:rsidTr="00136483">
              <w:trPr>
                <w:trHeight w:val="257"/>
              </w:trPr>
              <w:tc>
                <w:tcPr>
                  <w:tcW w:w="993" w:type="dxa"/>
                  <w:tcBorders>
                    <w:top w:val="doub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Ulangan</w:t>
                  </w:r>
                  <w:proofErr w:type="spellEnd"/>
                </w:p>
              </w:tc>
              <w:tc>
                <w:tcPr>
                  <w:tcW w:w="1692" w:type="dxa"/>
                  <w:gridSpan w:val="3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erlakuan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Dosis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Sari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Buah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Nanas (%)</w:t>
                  </w:r>
                </w:p>
              </w:tc>
              <w:tc>
                <w:tcPr>
                  <w:tcW w:w="513" w:type="dxa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vertAlign w:val="superscript"/>
                      <w:lang w:val="en-GB" w:eastAsia="id-ID"/>
                    </w:rPr>
                  </w:pPr>
                </w:p>
              </w:tc>
            </w:tr>
            <w:tr w:rsidR="00801D37" w:rsidRPr="00264268" w:rsidTr="00136483">
              <w:trPr>
                <w:trHeight w:val="257"/>
              </w:trPr>
              <w:tc>
                <w:tcPr>
                  <w:tcW w:w="99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264268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  <w:tc>
                <w:tcPr>
                  <w:tcW w:w="593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0 (0)</w:t>
                  </w:r>
                </w:p>
              </w:tc>
              <w:tc>
                <w:tcPr>
                  <w:tcW w:w="571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1 (10)</w:t>
                  </w:r>
                </w:p>
              </w:tc>
              <w:tc>
                <w:tcPr>
                  <w:tcW w:w="52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2 (20)</w:t>
                  </w:r>
                </w:p>
              </w:tc>
              <w:tc>
                <w:tcPr>
                  <w:tcW w:w="513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264268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3(30)</w:t>
                  </w: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</w:tr>
            <w:tr w:rsidR="00801D37" w:rsidRPr="00264268" w:rsidTr="00136483">
              <w:trPr>
                <w:trHeight w:val="257"/>
              </w:trPr>
              <w:tc>
                <w:tcPr>
                  <w:tcW w:w="993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</w:t>
                  </w:r>
                </w:p>
              </w:tc>
              <w:tc>
                <w:tcPr>
                  <w:tcW w:w="593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2,35</w:t>
                  </w:r>
                </w:p>
              </w:tc>
              <w:tc>
                <w:tcPr>
                  <w:tcW w:w="571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8,11</w:t>
                  </w:r>
                </w:p>
              </w:tc>
              <w:tc>
                <w:tcPr>
                  <w:tcW w:w="528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8,47</w:t>
                  </w:r>
                </w:p>
              </w:tc>
              <w:tc>
                <w:tcPr>
                  <w:tcW w:w="513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4,2</w:t>
                  </w:r>
                </w:p>
              </w:tc>
            </w:tr>
            <w:tr w:rsidR="00801D37" w:rsidRPr="00264268" w:rsidTr="00136483">
              <w:trPr>
                <w:trHeight w:val="257"/>
              </w:trPr>
              <w:tc>
                <w:tcPr>
                  <w:tcW w:w="993" w:type="dxa"/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</w:t>
                  </w:r>
                </w:p>
              </w:tc>
              <w:tc>
                <w:tcPr>
                  <w:tcW w:w="593" w:type="dxa"/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6,63</w:t>
                  </w:r>
                </w:p>
              </w:tc>
              <w:tc>
                <w:tcPr>
                  <w:tcW w:w="571" w:type="dxa"/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9,54</w:t>
                  </w:r>
                </w:p>
              </w:tc>
              <w:tc>
                <w:tcPr>
                  <w:tcW w:w="528" w:type="dxa"/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5,33</w:t>
                  </w:r>
                </w:p>
              </w:tc>
              <w:tc>
                <w:tcPr>
                  <w:tcW w:w="513" w:type="dxa"/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,83</w:t>
                  </w:r>
                </w:p>
              </w:tc>
            </w:tr>
            <w:tr w:rsidR="00801D37" w:rsidRPr="00264268" w:rsidTr="00136483">
              <w:trPr>
                <w:trHeight w:val="257"/>
              </w:trPr>
              <w:tc>
                <w:tcPr>
                  <w:tcW w:w="99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3F6ABF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</w:t>
                  </w:r>
                </w:p>
              </w:tc>
              <w:tc>
                <w:tcPr>
                  <w:tcW w:w="59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5,74</w:t>
                  </w:r>
                </w:p>
              </w:tc>
              <w:tc>
                <w:tcPr>
                  <w:tcW w:w="571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7,34</w:t>
                  </w:r>
                </w:p>
              </w:tc>
              <w:tc>
                <w:tcPr>
                  <w:tcW w:w="52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4,58</w:t>
                  </w:r>
                </w:p>
              </w:tc>
              <w:tc>
                <w:tcPr>
                  <w:tcW w:w="51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801D37" w:rsidRPr="004870E4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,24</w:t>
                  </w:r>
                </w:p>
              </w:tc>
            </w:tr>
            <w:tr w:rsidR="00801D37" w:rsidRPr="00264268" w:rsidTr="00136483">
              <w:trPr>
                <w:trHeight w:val="257"/>
              </w:trPr>
              <w:tc>
                <w:tcPr>
                  <w:tcW w:w="993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801D37" w:rsidRPr="0085529D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Rerat</w:t>
                  </w:r>
                  <w:r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lang w:val="en-GB"/>
                    </w:rPr>
                    <w:t>a</w:t>
                  </w:r>
                </w:p>
              </w:tc>
              <w:tc>
                <w:tcPr>
                  <w:tcW w:w="593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801D37" w:rsidRPr="0085529D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14,90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b</w:t>
                  </w:r>
                </w:p>
              </w:tc>
              <w:tc>
                <w:tcPr>
                  <w:tcW w:w="571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801D37" w:rsidRPr="0085529D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24,99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c</w:t>
                  </w:r>
                </w:p>
              </w:tc>
              <w:tc>
                <w:tcPr>
                  <w:tcW w:w="52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801D37" w:rsidRPr="0085529D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22,79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c</w:t>
                  </w:r>
                </w:p>
              </w:tc>
              <w:tc>
                <w:tcPr>
                  <w:tcW w:w="513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801D37" w:rsidRPr="0085529D" w:rsidRDefault="00801D37" w:rsidP="00801D3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2,75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a</w:t>
                  </w:r>
                </w:p>
              </w:tc>
            </w:tr>
          </w:tbl>
          <w:p w:rsidR="00801D37" w:rsidRDefault="00801D37" w:rsidP="00801D37">
            <w:pPr>
              <w:autoSpaceDE w:val="0"/>
              <w:autoSpaceDN w:val="0"/>
              <w:adjustRightInd w:val="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: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*</w:t>
            </w:r>
            <w:proofErr w:type="spellStart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erata</w:t>
            </w:r>
            <w:proofErr w:type="spellEnd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uperskrip</w:t>
            </w:r>
            <w:proofErr w:type="spellEnd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9E0E17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r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m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beda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lt;0,05)</w:t>
            </w:r>
          </w:p>
          <w:p w:rsidR="00801D37" w:rsidRDefault="00801D37" w:rsidP="00801D37">
            <w:pPr>
              <w:autoSpaceDE w:val="0"/>
              <w:autoSpaceDN w:val="0"/>
              <w:adjustRightInd w:val="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</w:p>
          <w:p w:rsidR="00C84987" w:rsidRDefault="00801D37" w:rsidP="00392154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1, P2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dug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aren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gun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la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rose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endam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1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2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n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dug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aren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1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20%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gun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i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</w:p>
          <w:p w:rsidR="00C84987" w:rsidRDefault="00C84987" w:rsidP="00801D37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</w:p>
          <w:p w:rsidR="00C84987" w:rsidRPr="00F82CE7" w:rsidRDefault="00C84987" w:rsidP="00C84987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eastAsia="BookAntiqua" w:hAnsi="Times New Roman" w:cs="Times New Roman"/>
                <w:b/>
                <w:i/>
                <w:sz w:val="24"/>
                <w:szCs w:val="24"/>
                <w:lang w:val="en-GB"/>
              </w:rPr>
            </w:pPr>
            <w:proofErr w:type="spellStart"/>
            <w:r w:rsidRPr="0085529D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Susut</w:t>
            </w:r>
            <w:proofErr w:type="spellEnd"/>
            <w:r w:rsidRPr="0085529D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5529D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Masak</w:t>
            </w:r>
            <w:proofErr w:type="spellEnd"/>
            <w:r w:rsidRPr="0085529D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 xml:space="preserve"> </w:t>
            </w:r>
            <w:r w:rsidRPr="0085529D">
              <w:rPr>
                <w:rFonts w:ascii="Times New Roman" w:eastAsia="BookAntiqua" w:hAnsi="Times New Roman" w:cs="Times New Roman"/>
                <w:b/>
                <w:i/>
                <w:sz w:val="24"/>
                <w:szCs w:val="24"/>
                <w:lang w:val="en-GB"/>
              </w:rPr>
              <w:t>(Cooking Loss)</w:t>
            </w:r>
          </w:p>
          <w:p w:rsidR="00C84987" w:rsidRDefault="00C84987" w:rsidP="00C84987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Data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usu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P0, P1, P2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saj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1EA2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abel</w:t>
            </w:r>
            <w:proofErr w:type="spellEnd"/>
            <w:r w:rsidRPr="00501EA2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.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nali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varians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mber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beda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l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hada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usu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er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usu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, P1, P2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ing-mas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da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29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66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%, 34,66 %, 35,33 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7,66 %.</w:t>
            </w:r>
          </w:p>
          <w:tbl>
            <w:tblPr>
              <w:tblW w:w="4095" w:type="dxa"/>
              <w:tblLook w:val="04A0" w:firstRow="1" w:lastRow="0" w:firstColumn="1" w:lastColumn="0" w:noHBand="0" w:noVBand="1"/>
            </w:tblPr>
            <w:tblGrid>
              <w:gridCol w:w="962"/>
              <w:gridCol w:w="836"/>
              <w:gridCol w:w="925"/>
              <w:gridCol w:w="925"/>
              <w:gridCol w:w="870"/>
            </w:tblGrid>
            <w:tr w:rsidR="00C84987" w:rsidRPr="00264268" w:rsidTr="00136483">
              <w:trPr>
                <w:trHeight w:val="283"/>
              </w:trPr>
              <w:tc>
                <w:tcPr>
                  <w:tcW w:w="872" w:type="dxa"/>
                  <w:tcBorders>
                    <w:top w:val="doub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Ulangan</w:t>
                  </w:r>
                  <w:proofErr w:type="spellEnd"/>
                </w:p>
              </w:tc>
              <w:tc>
                <w:tcPr>
                  <w:tcW w:w="2435" w:type="dxa"/>
                  <w:gridSpan w:val="3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erlakuan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Dosis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Sari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Buah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Nanas (%)</w:t>
                  </w:r>
                </w:p>
              </w:tc>
              <w:tc>
                <w:tcPr>
                  <w:tcW w:w="788" w:type="dxa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vertAlign w:val="superscript"/>
                      <w:lang w:val="en-GB" w:eastAsia="id-ID"/>
                    </w:rPr>
                  </w:pPr>
                </w:p>
              </w:tc>
            </w:tr>
            <w:tr w:rsidR="00C84987" w:rsidRPr="00264268" w:rsidTr="00136483">
              <w:trPr>
                <w:trHeight w:val="283"/>
              </w:trPr>
              <w:tc>
                <w:tcPr>
                  <w:tcW w:w="87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264268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  <w:tc>
                <w:tcPr>
                  <w:tcW w:w="757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0 (0)</w:t>
                  </w:r>
                </w:p>
              </w:tc>
              <w:tc>
                <w:tcPr>
                  <w:tcW w:w="83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1 (10)</w:t>
                  </w:r>
                </w:p>
              </w:tc>
              <w:tc>
                <w:tcPr>
                  <w:tcW w:w="83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2 (20)</w:t>
                  </w:r>
                </w:p>
              </w:tc>
              <w:tc>
                <w:tcPr>
                  <w:tcW w:w="78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264268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3(30)</w:t>
                  </w: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</w:tr>
            <w:tr w:rsidR="00C84987" w:rsidRPr="00264268" w:rsidTr="00136483">
              <w:trPr>
                <w:trHeight w:val="283"/>
              </w:trPr>
              <w:tc>
                <w:tcPr>
                  <w:tcW w:w="87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</w:t>
                  </w:r>
                </w:p>
              </w:tc>
              <w:tc>
                <w:tcPr>
                  <w:tcW w:w="757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5</w:t>
                  </w:r>
                </w:p>
              </w:tc>
              <w:tc>
                <w:tcPr>
                  <w:tcW w:w="838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6</w:t>
                  </w:r>
                </w:p>
              </w:tc>
              <w:tc>
                <w:tcPr>
                  <w:tcW w:w="838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3</w:t>
                  </w:r>
                </w:p>
              </w:tc>
              <w:tc>
                <w:tcPr>
                  <w:tcW w:w="788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8</w:t>
                  </w:r>
                </w:p>
              </w:tc>
            </w:tr>
            <w:tr w:rsidR="00C84987" w:rsidRPr="00264268" w:rsidTr="00136483">
              <w:trPr>
                <w:trHeight w:val="283"/>
              </w:trPr>
              <w:tc>
                <w:tcPr>
                  <w:tcW w:w="872" w:type="dxa"/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</w:t>
                  </w:r>
                </w:p>
              </w:tc>
              <w:tc>
                <w:tcPr>
                  <w:tcW w:w="757" w:type="dxa"/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4</w:t>
                  </w:r>
                </w:p>
              </w:tc>
              <w:tc>
                <w:tcPr>
                  <w:tcW w:w="838" w:type="dxa"/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5</w:t>
                  </w:r>
                </w:p>
              </w:tc>
              <w:tc>
                <w:tcPr>
                  <w:tcW w:w="838" w:type="dxa"/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6</w:t>
                  </w:r>
                </w:p>
              </w:tc>
              <w:tc>
                <w:tcPr>
                  <w:tcW w:w="788" w:type="dxa"/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4</w:t>
                  </w:r>
                </w:p>
              </w:tc>
            </w:tr>
            <w:tr w:rsidR="00C84987" w:rsidRPr="00264268" w:rsidTr="00136483">
              <w:trPr>
                <w:trHeight w:val="283"/>
              </w:trPr>
              <w:tc>
                <w:tcPr>
                  <w:tcW w:w="87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3F6ABF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</w:t>
                  </w:r>
                </w:p>
              </w:tc>
              <w:tc>
                <w:tcPr>
                  <w:tcW w:w="757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0</w:t>
                  </w:r>
                </w:p>
              </w:tc>
              <w:tc>
                <w:tcPr>
                  <w:tcW w:w="83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5</w:t>
                  </w:r>
                </w:p>
              </w:tc>
              <w:tc>
                <w:tcPr>
                  <w:tcW w:w="83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5</w:t>
                  </w:r>
                </w:p>
              </w:tc>
              <w:tc>
                <w:tcPr>
                  <w:tcW w:w="78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C84987" w:rsidRPr="004870E4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41</w:t>
                  </w:r>
                </w:p>
              </w:tc>
            </w:tr>
            <w:tr w:rsidR="00C84987" w:rsidRPr="0085529D" w:rsidTr="00136483">
              <w:trPr>
                <w:trHeight w:val="283"/>
              </w:trPr>
              <w:tc>
                <w:tcPr>
                  <w:tcW w:w="87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C84987" w:rsidRPr="0085529D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Rerata</w:t>
                  </w:r>
                </w:p>
              </w:tc>
              <w:tc>
                <w:tcPr>
                  <w:tcW w:w="757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C84987" w:rsidRPr="0085529D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29,66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a</w:t>
                  </w:r>
                </w:p>
              </w:tc>
              <w:tc>
                <w:tcPr>
                  <w:tcW w:w="83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C84987" w:rsidRPr="0085529D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35,33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ab</w:t>
                  </w:r>
                </w:p>
              </w:tc>
              <w:tc>
                <w:tcPr>
                  <w:tcW w:w="83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C84987" w:rsidRPr="0085529D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34,66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ab</w:t>
                  </w:r>
                </w:p>
              </w:tc>
              <w:tc>
                <w:tcPr>
                  <w:tcW w:w="78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C84987" w:rsidRPr="0085529D" w:rsidRDefault="00C84987" w:rsidP="00C84987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37,66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b</w:t>
                  </w:r>
                </w:p>
              </w:tc>
            </w:tr>
          </w:tbl>
          <w:p w:rsidR="00C84987" w:rsidRDefault="00C84987" w:rsidP="00C84987">
            <w:pPr>
              <w:autoSpaceDE w:val="0"/>
              <w:autoSpaceDN w:val="0"/>
              <w:adjustRightInd w:val="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85529D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terangan</w:t>
            </w:r>
            <w:proofErr w:type="spellEnd"/>
            <w:r w:rsidRPr="0085529D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:</w:t>
            </w:r>
          </w:p>
          <w:p w:rsidR="00C84987" w:rsidRDefault="00C84987" w:rsidP="00C84987">
            <w:pPr>
              <w:autoSpaceDE w:val="0"/>
              <w:autoSpaceDN w:val="0"/>
              <w:adjustRightInd w:val="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*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er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uperskri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r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m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beda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l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).</w:t>
            </w:r>
          </w:p>
          <w:p w:rsidR="00C84987" w:rsidRDefault="00C84987" w:rsidP="00C84987">
            <w:pPr>
              <w:autoSpaceDE w:val="0"/>
              <w:autoSpaceDN w:val="0"/>
              <w:adjustRightInd w:val="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</w:p>
          <w:p w:rsidR="00801D37" w:rsidRPr="00801D37" w:rsidRDefault="00C84987" w:rsidP="00C84987">
            <w:pPr>
              <w:autoSpaceDE w:val="0"/>
              <w:autoSpaceDN w:val="0"/>
              <w:adjustRightInd w:val="0"/>
              <w:spacing w:line="480" w:lineRule="auto"/>
              <w:rPr>
                <w:rFonts w:ascii="Times New Roman" w:eastAsia="BookAntiqua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</w:t>
            </w:r>
            <w:r w:rsidRPr="009E29E8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l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hada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1, P2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laku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1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2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gun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1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2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amu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sebu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lu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mp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mpengaruh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usu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</w:p>
          <w:p w:rsidR="00C84987" w:rsidRPr="00BE11F9" w:rsidRDefault="00C84987" w:rsidP="00C84987">
            <w:pPr>
              <w:autoSpaceDE w:val="0"/>
              <w:autoSpaceDN w:val="0"/>
              <w:adjustRightInd w:val="0"/>
              <w:spacing w:after="120" w:line="480" w:lineRule="auto"/>
              <w:jc w:val="center"/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</w:pPr>
            <w:proofErr w:type="spellStart"/>
            <w:r w:rsidRPr="00BE11F9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Keempukan</w:t>
            </w:r>
            <w:proofErr w:type="spellEnd"/>
            <w:r w:rsidRPr="00BE11F9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E11F9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Daging</w:t>
            </w:r>
            <w:proofErr w:type="spellEnd"/>
          </w:p>
          <w:p w:rsidR="00C84987" w:rsidRDefault="00C84987" w:rsidP="00C84987">
            <w:pPr>
              <w:autoSpaceDE w:val="0"/>
              <w:autoSpaceDN w:val="0"/>
              <w:adjustRightInd w:val="0"/>
              <w:spacing w:after="120"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Data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ngk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empu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 xml:space="preserve">nanas 0%, 10%, 2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saj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911A0C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abel</w:t>
            </w:r>
            <w:proofErr w:type="spellEnd"/>
            <w:r w:rsidRPr="00911A0C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4</w:t>
            </w:r>
            <w:r w:rsidRPr="009E29E8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</w:p>
          <w:tbl>
            <w:tblPr>
              <w:tblW w:w="4438" w:type="dxa"/>
              <w:tblLook w:val="04A0" w:firstRow="1" w:lastRow="0" w:firstColumn="1" w:lastColumn="0" w:noHBand="0" w:noVBand="1"/>
            </w:tblPr>
            <w:tblGrid>
              <w:gridCol w:w="1378"/>
              <w:gridCol w:w="823"/>
              <w:gridCol w:w="792"/>
              <w:gridCol w:w="733"/>
              <w:gridCol w:w="870"/>
            </w:tblGrid>
            <w:tr w:rsidR="00347B54" w:rsidRPr="00264268" w:rsidTr="00136483">
              <w:trPr>
                <w:trHeight w:val="258"/>
              </w:trPr>
              <w:tc>
                <w:tcPr>
                  <w:tcW w:w="1378" w:type="dxa"/>
                  <w:tcBorders>
                    <w:top w:val="doub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Ulangan</w:t>
                  </w:r>
                  <w:proofErr w:type="spellEnd"/>
                </w:p>
              </w:tc>
              <w:tc>
                <w:tcPr>
                  <w:tcW w:w="2348" w:type="dxa"/>
                  <w:gridSpan w:val="3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erlakuan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Dosis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Sari </w:t>
                  </w:r>
                  <w:proofErr w:type="spellStart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Buah</w:t>
                  </w:r>
                  <w:proofErr w:type="spellEnd"/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 xml:space="preserve"> Nanas (%)</w:t>
                  </w:r>
                </w:p>
              </w:tc>
              <w:tc>
                <w:tcPr>
                  <w:tcW w:w="712" w:type="dxa"/>
                  <w:tcBorders>
                    <w:top w:val="doub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vertAlign w:val="superscript"/>
                      <w:lang w:val="en-GB" w:eastAsia="id-ID"/>
                    </w:rPr>
                  </w:pPr>
                </w:p>
              </w:tc>
            </w:tr>
            <w:tr w:rsidR="00347B54" w:rsidRPr="00264268" w:rsidTr="00136483">
              <w:trPr>
                <w:trHeight w:val="258"/>
              </w:trPr>
              <w:tc>
                <w:tcPr>
                  <w:tcW w:w="137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264268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  <w:tc>
                <w:tcPr>
                  <w:tcW w:w="823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0 (0)</w:t>
                  </w:r>
                </w:p>
              </w:tc>
              <w:tc>
                <w:tcPr>
                  <w:tcW w:w="79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1 (10)</w:t>
                  </w:r>
                </w:p>
              </w:tc>
              <w:tc>
                <w:tcPr>
                  <w:tcW w:w="73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2 (20)</w:t>
                  </w:r>
                </w:p>
              </w:tc>
              <w:tc>
                <w:tcPr>
                  <w:tcW w:w="71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264268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P3(30)</w:t>
                  </w:r>
                  <w:r w:rsidRPr="00264268">
                    <w:rPr>
                      <w:rFonts w:ascii="Times New Roman" w:eastAsia="Times New Roman" w:hAnsi="Times New Roman" w:cs="Times New Roman"/>
                      <w:color w:val="000000"/>
                      <w:lang w:eastAsia="id-ID"/>
                    </w:rPr>
                    <w:t> </w:t>
                  </w:r>
                </w:p>
              </w:tc>
            </w:tr>
            <w:tr w:rsidR="00347B54" w:rsidRPr="00264268" w:rsidTr="00136483">
              <w:trPr>
                <w:trHeight w:val="258"/>
              </w:trPr>
              <w:tc>
                <w:tcPr>
                  <w:tcW w:w="1378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</w:t>
                  </w:r>
                </w:p>
              </w:tc>
              <w:tc>
                <w:tcPr>
                  <w:tcW w:w="823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,13</w:t>
                  </w:r>
                </w:p>
              </w:tc>
              <w:tc>
                <w:tcPr>
                  <w:tcW w:w="79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,10</w:t>
                  </w:r>
                </w:p>
              </w:tc>
              <w:tc>
                <w:tcPr>
                  <w:tcW w:w="73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</w:t>
                  </w:r>
                </w:p>
              </w:tc>
              <w:tc>
                <w:tcPr>
                  <w:tcW w:w="712" w:type="dxa"/>
                  <w:tcBorders>
                    <w:top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0,7</w:t>
                  </w:r>
                </w:p>
              </w:tc>
            </w:tr>
            <w:tr w:rsidR="00347B54" w:rsidRPr="00264268" w:rsidTr="00136483">
              <w:trPr>
                <w:trHeight w:val="258"/>
              </w:trPr>
              <w:tc>
                <w:tcPr>
                  <w:tcW w:w="1378" w:type="dxa"/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2</w:t>
                  </w:r>
                </w:p>
              </w:tc>
              <w:tc>
                <w:tcPr>
                  <w:tcW w:w="823" w:type="dxa"/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,13</w:t>
                  </w:r>
                </w:p>
              </w:tc>
              <w:tc>
                <w:tcPr>
                  <w:tcW w:w="792" w:type="dxa"/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,11</w:t>
                  </w:r>
                </w:p>
              </w:tc>
              <w:tc>
                <w:tcPr>
                  <w:tcW w:w="732" w:type="dxa"/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,03</w:t>
                  </w:r>
                </w:p>
              </w:tc>
              <w:tc>
                <w:tcPr>
                  <w:tcW w:w="712" w:type="dxa"/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0,8</w:t>
                  </w:r>
                </w:p>
              </w:tc>
            </w:tr>
            <w:tr w:rsidR="00347B54" w:rsidRPr="00264268" w:rsidTr="00136483">
              <w:trPr>
                <w:trHeight w:val="258"/>
              </w:trPr>
              <w:tc>
                <w:tcPr>
                  <w:tcW w:w="1378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3F6ABF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3</w:t>
                  </w:r>
                </w:p>
              </w:tc>
              <w:tc>
                <w:tcPr>
                  <w:tcW w:w="823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1,06</w:t>
                  </w:r>
                </w:p>
              </w:tc>
              <w:tc>
                <w:tcPr>
                  <w:tcW w:w="79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0,75</w:t>
                  </w:r>
                </w:p>
              </w:tc>
              <w:tc>
                <w:tcPr>
                  <w:tcW w:w="73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0,58</w:t>
                  </w:r>
                </w:p>
              </w:tc>
              <w:tc>
                <w:tcPr>
                  <w:tcW w:w="712" w:type="dxa"/>
                  <w:tcBorders>
                    <w:bottom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:rsidR="00347B54" w:rsidRPr="004870E4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  <w:t>0,43</w:t>
                  </w:r>
                </w:p>
              </w:tc>
            </w:tr>
            <w:tr w:rsidR="00347B54" w:rsidRPr="0085529D" w:rsidTr="00136483">
              <w:trPr>
                <w:trHeight w:val="258"/>
              </w:trPr>
              <w:tc>
                <w:tcPr>
                  <w:tcW w:w="1378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347B54" w:rsidRPr="0085529D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5171D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</w:rPr>
                    <w:t>Rerata</w:t>
                  </w:r>
                </w:p>
              </w:tc>
              <w:tc>
                <w:tcPr>
                  <w:tcW w:w="823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347B54" w:rsidRPr="0085529D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lang w:val="en-GB"/>
                    </w:rPr>
                    <w:t>1,10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  <w:lang w:val="en-GB"/>
                    </w:rPr>
                    <w:t>b</w:t>
                  </w:r>
                </w:p>
              </w:tc>
              <w:tc>
                <w:tcPr>
                  <w:tcW w:w="79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347B54" w:rsidRPr="0085529D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lang w:val="en-GB"/>
                    </w:rPr>
                    <w:t>0,98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  <w:lang w:val="en-GB"/>
                    </w:rPr>
                    <w:t>b</w:t>
                  </w:r>
                </w:p>
              </w:tc>
              <w:tc>
                <w:tcPr>
                  <w:tcW w:w="73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347B54" w:rsidRPr="0085529D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lang w:val="en-GB"/>
                    </w:rPr>
                    <w:t>0,90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</w:rPr>
                    <w:t>b</w:t>
                  </w:r>
                </w:p>
              </w:tc>
              <w:tc>
                <w:tcPr>
                  <w:tcW w:w="712" w:type="dxa"/>
                  <w:tcBorders>
                    <w:top w:val="single" w:sz="4" w:space="0" w:color="auto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:rsidR="00347B54" w:rsidRPr="0085529D" w:rsidRDefault="00347B54" w:rsidP="00347B54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color w:val="000000"/>
                      <w:lang w:val="en-GB" w:eastAsia="id-ID"/>
                    </w:rPr>
                  </w:pP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lang w:val="en-GB"/>
                    </w:rPr>
                    <w:t>0,64</w:t>
                  </w:r>
                  <w:r w:rsidRPr="0085529D">
                    <w:rPr>
                      <w:rFonts w:ascii="Times New Roman" w:eastAsia="Times New Roman" w:hAnsi="Times New Roman"/>
                      <w:b/>
                      <w:noProof/>
                      <w:color w:val="000000"/>
                      <w:sz w:val="24"/>
                      <w:szCs w:val="24"/>
                      <w:vertAlign w:val="superscript"/>
                      <w:lang w:val="en-GB"/>
                    </w:rPr>
                    <w:t>a</w:t>
                  </w:r>
                </w:p>
              </w:tc>
            </w:tr>
          </w:tbl>
          <w:p w:rsidR="00347B54" w:rsidRDefault="00347B54" w:rsidP="00347B54">
            <w:pPr>
              <w:autoSpaceDE w:val="0"/>
              <w:autoSpaceDN w:val="0"/>
              <w:adjustRightInd w:val="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tera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:</w:t>
            </w:r>
          </w:p>
          <w:p w:rsidR="00347B54" w:rsidRDefault="00347B54" w:rsidP="00347B54">
            <w:pPr>
              <w:autoSpaceDE w:val="0"/>
              <w:autoSpaceDN w:val="0"/>
              <w:adjustRightInd w:val="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*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er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uperskri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r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m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beda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l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).</w:t>
            </w:r>
          </w:p>
          <w:p w:rsidR="00347B54" w:rsidRDefault="00347B54" w:rsidP="00347B54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</w:p>
          <w:p w:rsidR="00347B54" w:rsidRDefault="00347B54" w:rsidP="00347B54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er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empu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, P1, P2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sing-mas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da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1,10 Kg/</w:t>
            </w:r>
            <m:oMath>
              <m:sSup>
                <m:sSupPr>
                  <m:ctrlPr>
                    <w:rPr>
                      <w:rFonts w:ascii="Cambria Math" w:eastAsia="BookAntiqua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cm</m:t>
                  </m:r>
                </m:e>
                <m:sup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2</m:t>
                  </m:r>
                </m:sup>
              </m:sSup>
            </m:oMath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 0,98 Kg/</w:t>
            </w:r>
            <m:oMath>
              <m:sSup>
                <m:sSupPr>
                  <m:ctrlPr>
                    <w:rPr>
                      <w:rFonts w:ascii="Cambria Math" w:eastAsia="BookAntiqua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cm</m:t>
                  </m:r>
                </m:e>
                <m:sup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2</m:t>
                  </m:r>
                </m:sup>
              </m:sSup>
            </m:oMath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 0,90 Kg/</w:t>
            </w:r>
            <m:oMath>
              <m:sSup>
                <m:sSupPr>
                  <m:ctrlPr>
                    <w:rPr>
                      <w:rFonts w:ascii="Cambria Math" w:eastAsia="BookAntiqua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cm</m:t>
                  </m:r>
                </m:e>
                <m:sup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2</m:t>
                  </m:r>
                </m:sup>
              </m:sSup>
            </m:oMath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 dan 0,64 Kg/</w:t>
            </w:r>
            <m:oMath>
              <m:sSup>
                <m:sSupPr>
                  <m:ctrlPr>
                    <w:rPr>
                      <w:rFonts w:ascii="Cambria Math" w:eastAsia="BookAntiqua" w:hAnsi="Cambria Math" w:cs="Times New Roman"/>
                      <w:i/>
                      <w:sz w:val="24"/>
                      <w:szCs w:val="24"/>
                      <w:lang w:val="en-GB"/>
                    </w:rPr>
                  </m:ctrlPr>
                </m:sSupPr>
                <m:e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cm</m:t>
                  </m:r>
                </m:e>
                <m:sup>
                  <m:r>
                    <w:rPr>
                      <w:rFonts w:ascii="Cambria Math" w:eastAsia="BookAntiqua" w:hAnsi="Cambria Math" w:cs="Times New Roman"/>
                      <w:sz w:val="24"/>
                      <w:szCs w:val="24"/>
                      <w:lang w:val="en-GB"/>
                    </w:rPr>
                    <m:t>2</m:t>
                  </m:r>
                </m:sup>
              </m:sSup>
            </m:oMath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Hasil penelitian bahwa semakin tinggi konsentrasi sari buah nanas yang ditambahkan maka beban yang digunakan untuk menilai keempukan daging semakin rendah dan daging semakin empuk. </w:t>
            </w:r>
          </w:p>
          <w:p w:rsidR="00347B54" w:rsidRDefault="00392154" w:rsidP="00347B54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l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hada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1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2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dang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gt;0,05)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hada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, P1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2. D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p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lih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</w:p>
          <w:p w:rsidR="00392154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Biyatmoko, D. 20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Variasi Lama Perendaman dengan Larutan Ekstrak Nanas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(Ananas comosus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L. Merr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)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terhadap Susut Masak dan Uji Organolep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ik Daging Ayam Petelur Afkir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Jurnal </w:t>
            </w:r>
            <w:r w:rsidRPr="008272F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ains dan Tek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>o</w:t>
            </w:r>
            <w:r w:rsidRPr="008272F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nolgi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,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Vol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4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No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1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: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7–13.</w:t>
            </w:r>
          </w:p>
          <w:p w:rsidR="00392154" w:rsidRPr="00FB3AF3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Dewanto. A.,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M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D. Rotinsulu, T. A. Ransaleleh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dan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R. M. T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aningo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 20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ifat Organoleptik Daging Ayam Petelur Tua yang di Rendam dalam Ekstrak Kulit Nanas </w:t>
            </w:r>
            <w:r w:rsidRPr="00FB3AF3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(Ananas comosus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L. Merr</w:t>
            </w:r>
            <w:r w:rsidRPr="00FB3AF3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rnal Zootek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Vol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No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: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303–313.</w:t>
            </w:r>
          </w:p>
          <w:p w:rsidR="00392154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ahyono, B. 20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Buku Terlengkap Budidaya Nenas Secara Komersial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Pustaka Mina.</w:t>
            </w:r>
            <w:r w:rsidRPr="008272F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Jakarta</w:t>
            </w:r>
          </w:p>
          <w:p w:rsidR="00392154" w:rsidRPr="00310B36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</w:pPr>
            <w:r w:rsidRPr="00B677AB">
              <w:rPr>
                <w:rFonts w:ascii="Times New Roman" w:hAnsi="Times New Roman" w:cs="Times New Roman"/>
                <w:noProof/>
                <w:sz w:val="24"/>
                <w:szCs w:val="24"/>
              </w:rPr>
              <w:t>Dom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zewsk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, Z., G. Bienkiewicz, and D. Plust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B677A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D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ifferent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h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eat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t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reatment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e</w:t>
            </w:r>
            <w:r w:rsidRPr="00B677A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ffects on the lipid quality of striped catfish </w:t>
            </w:r>
            <w:r w:rsidRPr="00310B36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(Pangasius hypophthalamus)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B677A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merican Meat Science Association. Technology. Aliment</w:t>
            </w:r>
            <w:r w:rsidRPr="00B677AB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, </w:t>
            </w:r>
            <w:r w:rsidRPr="00B677AB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Vol </w:t>
            </w:r>
            <w:r w:rsidRPr="00B677AB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10</w:t>
            </w:r>
            <w:r w:rsidRPr="00B677AB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No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</w:t>
            </w:r>
            <w:r w:rsidRPr="00B677AB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3</w:t>
            </w:r>
            <w:r w:rsidRPr="00B677AB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: </w:t>
            </w:r>
            <w:r w:rsidRPr="00B677AB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359–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373.</w:t>
            </w:r>
          </w:p>
          <w:p w:rsidR="00392154" w:rsidRPr="008272FF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Fenita, Y.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M. Olfa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dan D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v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0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Pengaruh Pemberian Air Nanas </w:t>
            </w:r>
            <w:r w:rsidRPr="00721FF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( Ananas cosumu</w:t>
            </w:r>
            <w:r w:rsidRPr="00721FF2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s</w:t>
            </w:r>
            <w:r w:rsidRPr="00721FF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)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terhadap Ku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itas Daging Ayam Petelur Afkir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Jurnal Sains Peternakan Indonesia, Vol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4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No 1 :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43–50.</w:t>
            </w:r>
          </w:p>
          <w:p w:rsidR="00392154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Firmansyah, A. A. 20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Pengaruh Perendaman Daging Ayam Kampung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(Gallus domesticus)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Bagian Paha dalam Ekstrak Buah Nanas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(Anenas comosus)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Buah Mengkudu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(Morinda citrifolia)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dan Daun Pepaya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(Carica papaya)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Terhadap Kad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 pH, Susut Masak dan Keempuka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imki-Techsain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>. Vol 01 No. 06: 1-22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</w:p>
          <w:p w:rsidR="00392154" w:rsidRPr="008272FF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Harahap, A.U., 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yaifuddi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dan I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Syafaat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20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Pengaruh Perendaman Daging Ayam Petelur Afkir Menggunakan Ekstrak Buah Nanas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(Ananas comosus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L. Merr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)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dengan Konsentrasi Berbeda terhadap Perubah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n Kualitas Daging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rnal LPPM Universitas Nusantara PGRI Kedir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Vol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8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No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3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: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18–25.</w:t>
            </w:r>
          </w:p>
          <w:p w:rsidR="001A4B83" w:rsidRDefault="00392154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Ibrahim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A.M., K Widayaka dan R. Ak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 20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Pengaruh Ekstrak Buah Nenas 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(Ananas comosus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L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M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err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)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erh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adap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Kualitas Fisik dan Organoleptik Daging Kuda de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gan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Lama Perebusan yang Berbed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rnal Ilmu dan Teknologi Peternakan Tropis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Vol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,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No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3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: </w:t>
            </w:r>
            <w:r w:rsidRPr="008272FF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1–10</w:t>
            </w:r>
            <w:r w:rsidR="00176916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</w:p>
          <w:p w:rsidR="00176916" w:rsidRPr="00E56983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Purnamasar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,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E., M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 Z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ulfahmi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dan I. M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irdhiyat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 201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ifat Fisik Daging Ayam Petelur Afkir yang di Rendam dalam Ekstrak Kulit Nenas 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(Ananas 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c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omosus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L. Merr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)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dengan Konsentrasi yang Berbeda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>J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urnal 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>P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eternakan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Vol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: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1–8.</w:t>
            </w:r>
          </w:p>
          <w:p w:rsidR="00176916" w:rsidRPr="00D867B5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ilaban, I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dan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S. Rahmanisa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Pengaruh Enzim Bromelin Buah Nanas ( </w:t>
            </w:r>
            <w:r w:rsidRPr="00490DB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Ananas comosus</w:t>
            </w:r>
            <w:r w:rsidRPr="00490DB2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L.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Merr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</w:t>
            </w:r>
            <w:r w:rsidRPr="00490DB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terhadap Awal Kehamila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>Medical Journal of Lampung Universiy. Vol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No.4: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80–85.</w:t>
            </w:r>
          </w:p>
          <w:p w:rsidR="00176916" w:rsidRPr="00490DB2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eparno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lmu dan Teknologi Daging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 xml:space="preserve">. </w:t>
            </w:r>
            <w:r w:rsidRPr="00CC5DC3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Edisi Kedua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. Gadjah Mada University Press.</w:t>
            </w:r>
            <w:r w:rsidRPr="00490DB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Yogyakarta</w:t>
            </w:r>
          </w:p>
          <w:p w:rsidR="00176916" w:rsidRPr="00D867B5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ubekti, E. 20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Meat Quality Of Raw Materials Nuggets Laying Chicken R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jects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490DB2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Jurnal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MEDIAGRO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Vol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, No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: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31–36.</w:t>
            </w:r>
          </w:p>
          <w:p w:rsidR="00176916" w:rsidRPr="00D867B5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ugiyono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Metode Penelitian Kuantitatif, Kuantitatif dan R dan D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. Bandung: Alfabeta.</w:t>
            </w:r>
          </w:p>
          <w:p w:rsidR="00176916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yahbana, R. 20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490DB2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 xml:space="preserve">Pemanfaatan Enzim Bromelin yang Diisolasi dari Bonggol Nanas 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( Ananas 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>c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omosus L ) </w:t>
            </w:r>
            <w:r w:rsidRPr="00490DB2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sebagai Pengempuk Daging Sapi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 (Bos 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>t</w:t>
            </w:r>
            <w:r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urus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)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490DB2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Skripsi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.</w:t>
            </w:r>
            <w:r w:rsidRPr="00490DB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Fakultas Matematika dan Ilmu Pengetahuan Alam. Universitas Sumatera Utara. Medan.</w:t>
            </w:r>
          </w:p>
          <w:p w:rsidR="00176916" w:rsidRPr="00490DB2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Utami, D.P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490DB2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 xml:space="preserve">Pengaruh Penambahan Ekstrak Nanas </w:t>
            </w:r>
            <w:r w:rsidRPr="00490DB2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(Ananas comosus </w:t>
            </w:r>
            <w:r w:rsidRPr="00A45BC5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L. Merr</w:t>
            </w:r>
            <w:r w:rsidRPr="00A45BC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)</w:t>
            </w:r>
            <w:r w:rsidRPr="00A45BC5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 xml:space="preserve"> </w:t>
            </w:r>
            <w:r w:rsidRPr="00490DB2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dan Waktu Pemasakan yang Berbeda Terhadap Kualitas daging Itik Afkir</w:t>
            </w:r>
            <w:r w:rsidRPr="00490DB2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490DB2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Skripsi.</w:t>
            </w:r>
            <w:r w:rsidRPr="00490DB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Unive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sitas Sebelas Maret Surakarta.</w:t>
            </w:r>
          </w:p>
          <w:p w:rsidR="00176916" w:rsidRPr="00176916" w:rsidRDefault="00176916" w:rsidP="00176916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605" w:type="dxa"/>
          </w:tcPr>
          <w:p w:rsidR="00A96B80" w:rsidRDefault="00A96B80">
            <w:pPr>
              <w:rPr>
                <w:lang w:val="en-US"/>
              </w:rPr>
            </w:pPr>
          </w:p>
        </w:tc>
        <w:tc>
          <w:tcPr>
            <w:tcW w:w="3933" w:type="dxa"/>
          </w:tcPr>
          <w:p w:rsidR="00A96B80" w:rsidRDefault="00A96B80" w:rsidP="00A96B80">
            <w:pPr>
              <w:widowControl w:val="0"/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ngalami peningkatan. Rata-rata peningkatan ayam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laye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ri tahun ke tahun mencapai 5%. Data menunjukkan populasi ayam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laye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fkir di Indonesia tahun 2013 sampai dengan 2018 mengalami peningkatan berturut-turut dari 97,200 kg; 102,80 kg; 110,280 kg, dan 114,900 kg; dan 116,280 k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SL_CITATION { "citationItems" : [ { "id" : "ITEM-1", "itemData" : { "ISBN" : "9789796280353", "author" : [ { "dropping-particle" : "", "family" : "Anonim", "given" : "", "non-dropping-particle" : "", "parse-names" : false, "suffix" : "" } ], "id" : "ITEM-1", "issued" : { "date-parts" : [ [ "2018" ] ] }, "publisher" : "Kementrian Pertanian Direktorat Jenderal Peternakan dan Kesehatan Hewan", "publisher-place" : "Jakarta", "title" : "Statistik Peternakan dan Kesehatan Hewan Livestock dan Animal Health Statistics 2018", "type" : "book" }, "uris" : [ "http://www.mendeley.com/documents/?uuid=2a4c3dd2-f500-448b-87ec-49ecac5df8f7" ] } ], "mendeley" : { "formattedCitation" : "(Anonim, 2018)", "plainTextFormattedCitation" : "(Anonim, 2018)", "previouslyFormattedCitation" : "(Anonim, 2018)" }, "properties" : {  }, "schema" : "https://github.com/citation-style-language/schema/raw/master/csl-citation.json" 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9146FE">
              <w:rPr>
                <w:rFonts w:ascii="Times New Roman" w:hAnsi="Times New Roman" w:cs="Times New Roman"/>
                <w:noProof/>
                <w:sz w:val="24"/>
                <w:szCs w:val="24"/>
              </w:rPr>
              <w:t>(Anonim, 201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  <w:p w:rsidR="00A96B80" w:rsidRDefault="00A96B80" w:rsidP="00A96B80">
            <w:pPr>
              <w:widowControl w:val="0"/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lastRenderedPageBreak/>
              <w:t xml:space="preserve">Menurut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instrText>ADDIN CSL_CITATION { "citationItems" : [ { "id" : "ITEM-1", "itemData" : { "URL" : "http://attayaya.blogspot.com", "author" : [ { "dropping-particle" : "", "family" : "Attaya", "given" : "", "non-dropping-particle" : "", "parse-names" : false, "suffix" : "" } ], "id" : "ITEM-1", "issued" : { "date-parts" : [ [ "2008" ] ] }, "title" : "Manfaat Tanaman Nenas", "type" : "webpage" }, "uris" : [ "http://www.mendeley.com/documents/?uuid=9c961062-e01f-4346-9707-0e86b04cd11b" ] } ], "mendeley" : { "formattedCitation" : "(Attaya, 2008)", "manualFormatting" : "Attaya (2008)", "plainTextFormattedCitation" : "(Attaya, 2008)", "previouslyFormattedCitation" : "(Attaya, 2008)" }, "properties" : {  }, "schema" : "https://github.com/citation-style-language/schema/raw/master/csl-citation.json" }</w:instrTex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</w:rPr>
              <w:t>Attaya</w:t>
            </w:r>
            <w:r w:rsidRPr="002C626E">
              <w:rPr>
                <w:rFonts w:ascii="Times New Roman" w:eastAsia="BookAntiqua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(</w:t>
            </w:r>
            <w:r w:rsidRPr="002C626E">
              <w:rPr>
                <w:rFonts w:ascii="Times New Roman" w:eastAsia="BookAntiqua" w:hAnsi="Times New Roman" w:cs="Times New Roman"/>
                <w:noProof/>
                <w:sz w:val="24"/>
                <w:szCs w:val="24"/>
              </w:rPr>
              <w:t>2008)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alah satu alternatif untuk memecahkan kendala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alo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adala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nzi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melunakkan daging dengan nanas yang mengandung enzim bromelin, yaitu protease yang dapat menghidrolisis protein sehingga dapat melunakkan daging.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</w:p>
          <w:p w:rsidR="00A96B80" w:rsidRPr="001A4B83" w:rsidRDefault="00A96B80" w:rsidP="00A96B80">
            <w:pPr>
              <w:widowControl w:val="0"/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</w:pPr>
            <w:r w:rsidRPr="001A4B83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M</w:t>
            </w:r>
            <w:r w:rsidR="001A4B83" w:rsidRPr="001A4B83">
              <w:rPr>
                <w:rFonts w:ascii="Times New Roman" w:eastAsia="BookAntiqua" w:hAnsi="Times New Roman" w:cs="Times New Roman"/>
                <w:b/>
                <w:sz w:val="24"/>
                <w:szCs w:val="24"/>
                <w:lang w:val="en-GB"/>
              </w:rPr>
              <w:t>ATERI DAN METODE</w:t>
            </w:r>
          </w:p>
          <w:p w:rsidR="001A4B83" w:rsidRDefault="001A4B83" w:rsidP="001A4B83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n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laku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d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aboratoriu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lm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roduks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n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Fakulta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groindust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Universita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rc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Buana Yogyakarta Jl. Wates KM 10 Yogyakarta pada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12 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ptember  –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2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sembe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</w:rPr>
              <w:t>2019.</w:t>
            </w:r>
          </w:p>
          <w:p w:rsidR="001A4B83" w:rsidRPr="001A4B83" w:rsidRDefault="001A4B83" w:rsidP="001A4B83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gunakan</w:t>
            </w:r>
            <w:proofErr w:type="spellEnd"/>
            <w:r w:rsidRPr="001A4B83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:</w:t>
            </w:r>
          </w:p>
          <w:p w:rsidR="00502280" w:rsidRPr="00502280" w:rsidRDefault="001A4B83" w:rsidP="0050228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eastAsia="BookAntiqua" w:hAnsi="Times New Roman" w:cs="Times New Roman"/>
                <w:i/>
                <w:sz w:val="24"/>
                <w:szCs w:val="24"/>
              </w:rPr>
            </w:pPr>
            <w:r w:rsidRPr="00B358D5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Daging </w:t>
            </w:r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yang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gunakan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lam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ni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dal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umu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78</w:t>
            </w:r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inggu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gian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tot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dada (pectoralis) yang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peroleh</w:t>
            </w:r>
            <w:proofErr w:type="spellEnd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tern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ry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Farm</w:t>
            </w:r>
            <w:r w:rsidRPr="00B358D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</w:p>
          <w:p w:rsidR="00502280" w:rsidRDefault="00502280" w:rsidP="00502280">
            <w:pPr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proofErr w:type="gram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>potong</w:t>
            </w:r>
            <w:proofErr w:type="spellEnd"/>
            <w:proofErr w:type="gram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ntuk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se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g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di blend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mp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lus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anpa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.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lanjutnya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lakukan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yaringan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untuk</w:t>
            </w:r>
            <w:proofErr w:type="spellEnd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8C5984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misah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mpa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dap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bany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450 ml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k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ta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</w:p>
          <w:p w:rsidR="00502280" w:rsidRPr="00502280" w:rsidRDefault="00502280" w:rsidP="00502280">
            <w:pPr>
              <w:pStyle w:val="ListParagraph"/>
              <w:numPr>
                <w:ilvl w:val="0"/>
                <w:numId w:val="4"/>
              </w:numPr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>Proses pencampuran dan perendaman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suai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author" : [ { "dropping-particle" : "", "family" : "A.U", "given" : "Harahap.", "non-dropping-particle" : "", "parse-names" : false, "suffix" : "" }, { "dropping-particle" : "", "family" : "Syaifuddin", "given" : "", "non-dropping-particle" : "", "parse-names" : false, "suffix" : "" }, { "dropping-particle" : "", "family" : "Syafaat", "given" : "I.", "non-dropping-particle" : "", "parse-names" : false, "suffix" : "" } ], "container-title" : "Jurnal LPPM Universitas Nusantara PGRI Kediri", "id" : "ITEM-1", "issue" : "3", "issued" : { "date-parts" : [ [ "2018" ] ] }, "page" : "18-25", "title" : "Pengaruh Perendaman Daging Ayam Petelur Afkir Menggunakan Ekstrak Buah Nanas (Ananas comosus L. Merr) dengan Konsentrasi Berbeda terhadap Perubahan Kualitas Daging", "type" : "article-journal", "volume" : "8" }, "uris" : [ "http://www.mendeley.com/documents/?uuid=582ef0a0-77b2-41d5-8a81-8f0e1ace56e8" ] } ], "mendeley" : { "formattedCitation" : "(A.U, Syaifuddin and Syafaat, 2018)", "manualFormatting" : "(Harahap, 2018)", "plainTextFormattedCitation" : "(A.U, Syaifuddin and Syafaat, 2018)", "previouslyFormattedCitation" : "(A.U, Syaifuddin and Syafaat, 2018)" }, "properties" : {  }, "schema" : "https://github.com/citation-style-language/schema/raw/master/csl-citation.json" }</w:instrTex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502280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Harahap (2018)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endaman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25%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lama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0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it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jadi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baik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mua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lakuan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Daging yang telah dipotong dicampurkan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dengan larutan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sari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nanas sesuai dengan perlakuan, yaitu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: </w:t>
            </w:r>
          </w:p>
          <w:p w:rsidR="00502280" w:rsidRPr="00502280" w:rsidRDefault="00502280" w:rsidP="00502280">
            <w:pPr>
              <w:autoSpaceDE w:val="0"/>
              <w:autoSpaceDN w:val="0"/>
              <w:adjustRightInd w:val="0"/>
              <w:spacing w:after="160"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0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= Konsentrasi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sari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nanas 0% </w:t>
            </w:r>
          </w:p>
          <w:p w:rsidR="00502280" w:rsidRPr="00502280" w:rsidRDefault="00502280" w:rsidP="0050228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</w:rPr>
            </w:pP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1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= Konsentrasi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sari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nanas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10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% </w:t>
            </w:r>
          </w:p>
          <w:p w:rsidR="00502280" w:rsidRPr="00502280" w:rsidRDefault="00502280" w:rsidP="0050228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P2 =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onsentrasi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20%</w:t>
            </w:r>
          </w:p>
          <w:p w:rsidR="00502280" w:rsidRPr="00502280" w:rsidRDefault="00502280" w:rsidP="0050228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3 = Konsentrasi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ri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 nanas 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30</w:t>
            </w:r>
            <w:r w:rsidRPr="00502280">
              <w:rPr>
                <w:rFonts w:ascii="Times New Roman" w:eastAsia="BookAntiqua" w:hAnsi="Times New Roman" w:cs="Times New Roman"/>
                <w:sz w:val="24"/>
                <w:szCs w:val="24"/>
              </w:rPr>
              <w:t xml:space="preserve">% </w:t>
            </w:r>
          </w:p>
          <w:p w:rsidR="00801D37" w:rsidRDefault="00801D37" w:rsidP="00801D37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hasil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jau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soelektri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yait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kisa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ntar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5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4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-5,8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hasil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da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kisa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ntar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5,5-5,7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soelektri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n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rotein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mu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jum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u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ositif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m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jum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u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egatif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olubility (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laru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 minimal.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author" : [ { "dropping-particle" : "", "family" : "Soeparno", "given" : "", "non-dropping-particle" : "", "parse-names" : false, "suffix" : "" } ], "edition" : "ke-6", "id" : "ITEM-1", "issued" : { "date-parts" : [ [ "2015" ] ] }, "publisher" : "Gadjah Mada University Press", "publisher-place" : "Yogyakarta", "title" : "Ilmu dan Teknologi Daging Edisi Kedua", "type" : "book" }, "uris" : [ "http://www.mendeley.com/documents/?uuid=f62aae82-83e2-4c16-abae-99234ed71d43" ] } ], "mendeley" : { "formattedCitation" : "(Soeparno, 2015)", "manualFormatting" : "Soeparno (2015)", "plainTextFormattedCitation" : "(Soeparno, 2015)", "previouslyFormattedCitation" : "(Soeparno, 2015)" }, "properties" : {  }, "schema" : "https://github.com/citation-style-language/schema/raw/master/csl-citation.json" }</w:instrTex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Soeparno (</w:t>
            </w:r>
            <w:r w:rsidRPr="003A57CB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2015)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at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ebi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ngg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soelektri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rotein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jum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u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ositif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bebas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dap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urplu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u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egatif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akibat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ol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iofilame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mber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ebi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ny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rua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untu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oleku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.</w:t>
            </w:r>
          </w:p>
          <w:p w:rsidR="00A0685F" w:rsidRDefault="00801D37" w:rsidP="00C84987">
            <w:pPr>
              <w:autoSpaceDE w:val="0"/>
              <w:autoSpaceDN w:val="0"/>
              <w:adjustRightInd w:val="0"/>
              <w:spacing w:after="120"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author" : [ { "dropping-particle" : "", "family" : "Soeparno", "given" : "", "non-dropping-particle" : "", "parse-names" : false, "suffix" : "" } ], "edition" : "ke-6", "id" : "ITEM-1", "issued" : { "date-parts" : [ [ "2015" ] ] }, "publisher" : "Gadjah Mada University Press", "publisher-place" : "Yogyakarta", "title" : "Ilmu dan Teknologi Daging Edisi Kedua", "type" : "book" }, "uris" : [ "http://www.mendeley.com/documents/?uuid=f62aae82-83e2-4c16-abae-99234ed71d43" ] } ], "mendeley" : { "formattedCitation" : "(Soeparno, 2015)", "manualFormatting" : "Soeparno (2015)", "plainTextFormattedCitation" : "(Soeparno, 2015)", "previouslyFormattedCitation" : "(Soeparno, 2015)" }, "properties" : {  }, "schema" : "https://github.com/citation-style-language/schema/raw/master/csl-citation.json" }</w:instrTex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Soeparno (</w:t>
            </w:r>
            <w:r w:rsidRPr="00764FEE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2015)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at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urun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to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i/>
                <w:sz w:val="24"/>
                <w:szCs w:val="24"/>
                <w:lang w:val="en-GB"/>
              </w:rPr>
              <w:t>post</w:t>
            </w:r>
            <w:r w:rsidRPr="002557F1">
              <w:rPr>
                <w:rFonts w:ascii="Times New Roman" w:eastAsia="BookAntiqua" w:hAnsi="Times New Roman" w:cs="Times New Roman"/>
                <w:i/>
                <w:sz w:val="24"/>
                <w:szCs w:val="24"/>
                <w:lang w:val="en-GB"/>
              </w:rPr>
              <w:t>morte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ny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tentu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le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aj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glikoli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i/>
                <w:sz w:val="24"/>
                <w:szCs w:val="24"/>
                <w:lang w:val="en-GB"/>
              </w:rPr>
              <w:t>post</w:t>
            </w:r>
            <w:r w:rsidRPr="002557F1">
              <w:rPr>
                <w:rFonts w:ascii="Times New Roman" w:eastAsia="BookAntiqua" w:hAnsi="Times New Roman" w:cs="Times New Roman"/>
                <w:i/>
                <w:sz w:val="24"/>
                <w:szCs w:val="24"/>
                <w:lang w:val="en-GB"/>
              </w:rPr>
              <w:t>morte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r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cada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glikoge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to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H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ultim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ormalny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dal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ntar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5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4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-5,8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Fakto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tres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belu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>pemoto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mber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mpu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ahan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tau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apasitas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ikat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lam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</w:t>
            </w:r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author" : [ { "dropping-particle" : "", "family" : "Purnamasari. E.", "given" : "M. Zulfahmi dan I. Mirdhayati", "non-dropping-particle" : "", "parse-names" : false, "suffix" : "" } ], "container-title" : "jurnal peternakan", "id" : "ITEM-1", "issued" : { "date-parts" : [ [ "2012" ] ] }, "page" : "1-8", "title" : "Sifat Fisik Daging Ayam Petelur Afkir yang di Rendam dalam Ekstrak Kulit Nenas (Ananas Comosus L. Merr) dengan Konsentrasi yang Berbeda", "type" : "article-journal", "volume" : "9" }, "uris" : [ "http://www.mendeley.com/documents/?uuid=e1ccc408-c95c-43b1-8b7e-0405bbed63a4" ] } ], "mendeley" : { "formattedCitation" : "(Purnamasari. E., 2012)", "manualFormatting" : "Purnamasari (2012)", "plainTextFormattedCitation" : "(Purnamasari. E., 2012)", "previouslyFormattedCitation" : "(Purnamasari. E., 2012)" }, "properties" : {  }, "schema" : "https://github.com/citation-style-language/schema/raw/master/csl-citation.json" }</w:instrText>
            </w:r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="00A0685F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Purnamasari (</w:t>
            </w:r>
            <w:r w:rsidR="00A0685F" w:rsidRPr="005965EB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2012)</w:t>
            </w:r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end"/>
            </w:r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yatak</w:t>
            </w:r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n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apasitas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ikat</w:t>
            </w:r>
            <w:proofErr w:type="spellEnd"/>
            <w:r w:rsidR="00A0685F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. </w:t>
            </w:r>
          </w:p>
          <w:p w:rsidR="00C84987" w:rsidRDefault="00A0685F" w:rsidP="00C84987">
            <w:pPr>
              <w:autoSpaceDE w:val="0"/>
              <w:autoSpaceDN w:val="0"/>
              <w:adjustRightInd w:val="0"/>
              <w:spacing w:line="480" w:lineRule="auto"/>
              <w:ind w:firstLine="720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r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laku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2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% 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n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jad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urun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y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k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rast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yait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22,79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2,75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dug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maki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ngg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yang akan meningkatkan kontraksi </w:t>
            </w:r>
            <w:r w:rsidRPr="000E0795">
              <w:rPr>
                <w:rFonts w:ascii="Times New Roman" w:hAnsi="Times New Roman" w:cs="Times New Roman"/>
                <w:i/>
                <w:sz w:val="24"/>
                <w:szCs w:val="24"/>
              </w:rPr>
              <w:t>aktomiosin</w:t>
            </w:r>
            <w:r w:rsidRPr="000E0795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 (</w:t>
            </w:r>
            <w:proofErr w:type="spellStart"/>
            <w:r w:rsidRPr="000E0795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rigormortis</w:t>
            </w:r>
            <w:proofErr w:type="spellEnd"/>
            <w:r w:rsidRPr="000E0795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terbentuk, dengan demikian akan memeras cairan keluar dari dalam daging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akibat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y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k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ru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ru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author" : [ { "dropping-particle" : "", "family" : "Domiszewski", "given" : "", "non-dropping-particle" : "", "parse-names" : false, "suffix" : "" } ], "container-title" : "American Meat Science Association. Technology. Aliment", "id" : "ITEM-1", "issue" : "3", "issued" : { "date-parts" : [ [ "2011" ] ] }, "page" : "359-373", "title" : "different heat treatment effects on the lipid quality of striped catfish (Pangasius hypophthalamus)", "type" : "article-journal", "volume" : "10" }, "uris" : [ "http://www.mendeley.com/documents/?uuid=d73a7e31-2871-4c70-a5ee-7651d4613955" ] } ], "mendeley" : { "formattedCitation" : "(Domiszewski, 2011)", "manualFormatting" : "Domiszewski (2011)", "plainTextFormattedCitation" : "(Domiszewski, 2011)", "previouslyFormattedCitation" : "(Domiszewski, 2011)" }, "properties" : {  }, "schema" : "https://github.com/citation-style-language/schema/raw/master/csl-citation.json" }</w:instrTex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Domiszewski (</w:t>
            </w:r>
            <w:r w:rsidRPr="002B5645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2011)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end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y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k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ai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sebab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le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jadiny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roses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aturas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polimerisas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r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ingk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olubilita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rotein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aren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kan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yebab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jadiny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rus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u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truktu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rotein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oto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utam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kti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iosi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, </w:t>
            </w:r>
          </w:p>
          <w:p w:rsidR="00C84987" w:rsidRDefault="00C84987" w:rsidP="00C84987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>daging</w:t>
            </w:r>
            <w:proofErr w:type="spellEnd"/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hingg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pengaru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hada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 (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ontro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Hasil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eliti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1, P2,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juk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l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.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laku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ber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1, P2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yait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ama-sam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ber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nzi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romeli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p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hidroli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rotein.</w:t>
            </w:r>
          </w:p>
          <w:p w:rsidR="00A0685F" w:rsidRDefault="00C84987" w:rsidP="00A0685F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uru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begin" w:fldLock="1"/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instrText>ADDIN CSL_CITATION { "citationItems" : [ { "id" : "ITEM-1", "itemData" : { "DOI" : "10.2478/v10222-011-0025-5", "author" : [ { "dropping-particle" : "", "family" : "Nowak", "given" : "Dariusz", "non-dropping-particle" : "", "parse-names" : false, "suffix" : "" } ], "container-title" : "Pol . J. Nutr. Sci", "id" : "ITEM-1", "issue" : "4", "issued" : { "date-parts" : [ [ "2011" ] ] }, "page" : "231-237", "title" : "Enzymes in Tenderization of Meat \u2013 The System of Calpains and Other Systems \u2013 a Review", "type" : "article-journal", "volume" : "61" }, "uris" : [ "http://www.mendeley.com/documents/?uuid=7d6fea28-c209-4dcb-8301-0f59732030e6" ] } ], "mendeley" : { "formattedCitation" : "(Nowak, 2011)", "manualFormatting" : "Nowak (2011)", "plainTextFormattedCitation" : "(Nowak, 2011)", "previouslyFormattedCitation" : "(Nowak, 2011)" }, "properties" : {  }, "schema" : "https://github.com/citation-style-language/schema/raw/master/csl-citation.json" }</w:instrTex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Nowak (</w:t>
            </w:r>
            <w:r w:rsidRPr="00824785">
              <w:rPr>
                <w:rFonts w:ascii="Times New Roman" w:eastAsia="BookAntiqua" w:hAnsi="Times New Roman" w:cs="Times New Roman"/>
                <w:noProof/>
                <w:sz w:val="24"/>
                <w:szCs w:val="24"/>
                <w:lang w:val="en-GB"/>
              </w:rPr>
              <w:t>2011)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824785"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ahw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endam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gun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aru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kstr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andu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enzi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romeli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mp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ur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k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pti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jad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ongga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yebab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yusu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semaki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sa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P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be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yat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(P&gt;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,05</w:t>
            </w:r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)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erhadap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. Hal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n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dug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aren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tidak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ber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laku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up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endam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,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nila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3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lebi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sa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banding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eng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P0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karen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k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olage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layer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fkir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ngalam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mutus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akibat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rendalam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yang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beri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</w:p>
          <w:p w:rsidR="00392154" w:rsidRDefault="00392154" w:rsidP="00392154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lastRenderedPageBreak/>
              <w:t>Nanas</w:t>
            </w:r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1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20</w:t>
            </w:r>
            <w:proofErr w:type="gram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% 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lum</w:t>
            </w:r>
            <w:proofErr w:type="spellEnd"/>
            <w:proofErr w:type="gram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mp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mpengaruhi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empu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. Dan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nambah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sari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ua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nanas 3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berpengaruh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keempu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aging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ikarena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a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dosis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30%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ampu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memutusk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ikatan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 xml:space="preserve"> </w:t>
            </w:r>
            <w:proofErr w:type="spellStart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peptida</w:t>
            </w:r>
            <w:proofErr w:type="spellEnd"/>
            <w:r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  <w:t>.</w:t>
            </w:r>
          </w:p>
          <w:p w:rsidR="00392154" w:rsidRPr="00D726A7" w:rsidRDefault="00392154" w:rsidP="00392154">
            <w:pPr>
              <w:tabs>
                <w:tab w:val="left" w:pos="226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</w:pPr>
            <w:proofErr w:type="spellStart"/>
            <w:r w:rsidRPr="00D726A7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t>Kesimpulan</w:t>
            </w:r>
            <w:proofErr w:type="spellEnd"/>
          </w:p>
          <w:p w:rsidR="00392154" w:rsidRDefault="00392154" w:rsidP="00392154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  <w:t>Ba</w:t>
            </w:r>
            <w:r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  <w:t xml:space="preserve">hwa kualitas fisik daging layer afkir </w:t>
            </w:r>
            <w:r w:rsidRPr="005171DD"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  <w:t xml:space="preserve">yang terbaik adalah yang direndam dalam </w:t>
            </w:r>
            <w:r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  <w:t xml:space="preserve">sari buah nanas </w:t>
            </w:r>
            <w:r w:rsidRPr="005171DD"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  <w:t xml:space="preserve">dengan </w:t>
            </w:r>
            <w:r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  <w:t>dosis 10%  selama 30 menit.</w:t>
            </w:r>
          </w:p>
          <w:p w:rsidR="00392154" w:rsidRDefault="00392154" w:rsidP="00392154">
            <w:pPr>
              <w:tabs>
                <w:tab w:val="left" w:pos="2268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</w:pPr>
            <w:r w:rsidRPr="00D726A7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t>Saran</w:t>
            </w:r>
          </w:p>
          <w:p w:rsidR="00392154" w:rsidRPr="00392154" w:rsidRDefault="00392154" w:rsidP="00392154">
            <w:pPr>
              <w:spacing w:line="480" w:lineRule="auto"/>
              <w:jc w:val="both"/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/>
                <w:noProof/>
                <w:color w:val="000000" w:themeColor="text1"/>
                <w:sz w:val="24"/>
                <w:szCs w:val="24"/>
                <w:lang w:val="en-US"/>
              </w:rPr>
              <w:t>Penelitian ini dapat dilanjutkan adanya pengujian kimia daging layer afkir dengan perendaman sari buah nanas.</w:t>
            </w:r>
          </w:p>
          <w:p w:rsidR="00392154" w:rsidRPr="00A45BC5" w:rsidRDefault="00392154" w:rsidP="00392154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t>DAFTAR PUSTAKA</w:t>
            </w: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fldChar w:fldCharType="begin" w:fldLock="1"/>
            </w: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instrText xml:space="preserve">ADDIN Mendeley Bibliography CSL_BIBLIOGRAPHY </w:instrText>
            </w: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fldChar w:fldCharType="separate"/>
            </w:r>
          </w:p>
          <w:p w:rsidR="00392154" w:rsidRPr="00FB3AF3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fldChar w:fldCharType="begin" w:fldLock="1"/>
            </w: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instrText xml:space="preserve">ADDIN Mendeley Bibliography CSL_BIBLIOGRAPHY </w:instrText>
            </w: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nonim 20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tatistik Peternakan dan Kesehatan Hewan Livestock dan Animal Health Statistics 20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Direktorat Jenderal Peternakan dan Kesehatan Hewan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Kementrian Pertania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RI </w:t>
            </w:r>
          </w:p>
          <w:p w:rsidR="00392154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ttay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0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Manfaat Tanaman Nenas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. http://attayaya.blogspot.com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diakses pada 28 Oktober 2019</w:t>
            </w:r>
          </w:p>
          <w:p w:rsidR="00392154" w:rsidRPr="00A45BC5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OAC 200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CB1BF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CB1BF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Official Methods of Analysis</w:t>
            </w:r>
            <w:r w:rsidRPr="00CB1BFB">
              <w:rPr>
                <w:rFonts w:ascii="Times New Roman" w:hAnsi="Times New Roman" w:cs="Times New Roman"/>
                <w:noProof/>
                <w:sz w:val="24"/>
                <w:szCs w:val="24"/>
              </w:rPr>
              <w:t>. Association of Official Analytical Chemists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Benjamin Franklin Station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CB1BFB">
              <w:rPr>
                <w:rFonts w:ascii="Times New Roman" w:hAnsi="Times New Roman" w:cs="Times New Roman"/>
                <w:noProof/>
                <w:sz w:val="24"/>
                <w:szCs w:val="24"/>
              </w:rPr>
              <w:t>Washingto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</w:p>
          <w:p w:rsidR="00392154" w:rsidRPr="00D867B5" w:rsidRDefault="00392154" w:rsidP="00392154">
            <w:pPr>
              <w:widowControl w:val="0"/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Illanes, A. 20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Enzyme Biocatalysis Priciples and Aplications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. Chile: Spingers.</w:t>
            </w:r>
          </w:p>
          <w:p w:rsidR="00392154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Ismanto, A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dan R. Basuk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 20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Pemanfaatan Ekstrak Buah Nanas dan Ekstrak Buah Pepaya sebagai Bahan Pengempuk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Daging Ayam Parent stock Afkir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rnal Peternakan Sriwijaya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Vol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, No 2: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60–69. </w:t>
            </w:r>
          </w:p>
          <w:p w:rsidR="00392154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urniawa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,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O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., K. W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idayaka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dan R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oesdiyant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 20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Keempukan dan Susut Masak Daging Itik Afkir dengan Perendaman Sari Kulit Nanas 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(Ananas comosus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L. Merr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)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pada Do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is dan Lama Waktu yang Berbed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Journal of Livestock and Animal Production. Vol 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1,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No. 1 :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42–47.</w:t>
            </w:r>
          </w:p>
          <w:p w:rsidR="00392154" w:rsidRPr="00310B36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urtini, E.S dan Qomarudi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00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B677A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Pengempukan Daging dengan Enzim Protease Tanaman Biduri </w:t>
            </w:r>
            <w:r w:rsidRPr="00A575DD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(Calotropis gigantea)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B677A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B677A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ournal Teknologi dan Industri Pangan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A575DD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Vol </w:t>
            </w:r>
            <w:r w:rsidRPr="00A575DD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14</w:t>
            </w:r>
            <w:r w:rsidRPr="00A575DD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No </w:t>
            </w:r>
            <w:r w:rsidRPr="00A575DD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3</w:t>
            </w:r>
            <w:r w:rsidRPr="00A575DD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: </w:t>
            </w:r>
            <w:r w:rsidRPr="00A575DD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266–</w:t>
            </w:r>
            <w:r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268.</w:t>
            </w:r>
          </w:p>
          <w:p w:rsidR="00392154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Novit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, R.,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Sadjadi, T. Karyono,  dan R. M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ulyono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. 201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Level Ekstrak Buah Nanas 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(Ananas Comosus </w:t>
            </w:r>
            <w:r w:rsidRPr="00A45BC5">
              <w:rPr>
                <w:rFonts w:ascii="Times New Roman" w:hAnsi="Times New Roman" w:cs="Times New Roman"/>
                <w:noProof/>
                <w:sz w:val="24"/>
                <w:szCs w:val="24"/>
              </w:rPr>
              <w:t>L. Merr</w:t>
            </w:r>
            <w:r w:rsidRPr="004B60C2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)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dan Lama Perendaman Terh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dap Kualitas Daging Itik Afkir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rnal Peternakan Indonesia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Vol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, No.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: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143–153. </w:t>
            </w:r>
          </w:p>
          <w:p w:rsidR="00392154" w:rsidRPr="00E56983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Nowak, D. 201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Enzymes in Tenderization of Meat – The System of Calpa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ns and Other Systems – a Review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</w:t>
            </w:r>
            <w:r w:rsidRPr="00310B36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Polish Journal of Food and Nutrition Sciences. Vol. </w:t>
            </w:r>
            <w:r w:rsidRPr="00310B36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61</w:t>
            </w:r>
            <w:r w:rsidRPr="00310B36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, No. </w:t>
            </w:r>
            <w:r w:rsidRPr="00310B36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>4</w:t>
            </w:r>
            <w:r w:rsidRPr="00310B36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 xml:space="preserve"> :</w:t>
            </w:r>
            <w:r w:rsidRPr="00310B36">
              <w:rPr>
                <w:rFonts w:ascii="Times New Roman" w:hAnsi="Times New Roman" w:cs="Times New Roman"/>
                <w:i/>
                <w:noProof/>
                <w:sz w:val="24"/>
                <w:szCs w:val="24"/>
              </w:rPr>
              <w:t xml:space="preserve"> 231–237.</w:t>
            </w:r>
          </w:p>
          <w:p w:rsidR="00392154" w:rsidRPr="00E56983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56983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E56983">
              <w:rPr>
                <w:rFonts w:ascii="Times New Roman" w:hAnsi="Times New Roman" w:cs="Times New Roman"/>
                <w:sz w:val="24"/>
                <w:szCs w:val="24"/>
              </w:rPr>
              <w:instrText xml:space="preserve">ADDIN Mendeley Bibliography CSL_BIBLIOGRAPHY </w:instrText>
            </w:r>
            <w:r w:rsidRPr="00E56983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Nur, S., Surati 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dan R, 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</w:rPr>
              <w:t>Rehalat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</w:rPr>
              <w:t>(2017) Aktifitas Enzim Bromelin Terhadap Peningk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an Protein Tepung Ampas Kelapa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E56983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rnal Biolog</w:t>
            </w:r>
            <w:r w:rsidRPr="00E56983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  <w:lang w:val="en-GB"/>
              </w:rPr>
              <w:t xml:space="preserve">y </w:t>
            </w:r>
            <w:r w:rsidRPr="00E56983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cience dan Education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. Vol 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, No 1 : </w:t>
            </w:r>
            <w:r w:rsidRPr="00E56983">
              <w:rPr>
                <w:rFonts w:ascii="Times New Roman" w:hAnsi="Times New Roman" w:cs="Times New Roman"/>
                <w:noProof/>
                <w:sz w:val="24"/>
                <w:szCs w:val="24"/>
              </w:rPr>
              <w:t>84–93.</w:t>
            </w:r>
          </w:p>
          <w:p w:rsidR="00392154" w:rsidRPr="00490DB2" w:rsidRDefault="00392154" w:rsidP="00176916">
            <w:pPr>
              <w:widowControl w:val="0"/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 w:rsidRPr="00E5698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end"/>
            </w:r>
          </w:p>
          <w:p w:rsidR="00392154" w:rsidRPr="00D867B5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Wahyuni, D. 201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>Perbandingan Efektivitas Teh Hitam , Nanas dan Pepaya Sebagai Bahan Marinas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i terhadap Kualitas Daging Sap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D867B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urnal Peternakan Sriwijaya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Vol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, No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:</w:t>
            </w:r>
            <w:r w:rsidRPr="00D867B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1–5.</w:t>
            </w:r>
          </w:p>
          <w:p w:rsidR="00392154" w:rsidRPr="00FA643C" w:rsidRDefault="00392154" w:rsidP="00392154">
            <w:pPr>
              <w:widowControl w:val="0"/>
              <w:autoSpaceDE w:val="0"/>
              <w:autoSpaceDN w:val="0"/>
              <w:adjustRightInd w:val="0"/>
              <w:ind w:left="567" w:hanging="567"/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</w:pP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fldChar w:fldCharType="end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Zulfahmi, M. 2010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</w:t>
            </w:r>
            <w:r w:rsidRPr="00CB1BF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FA643C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Daya Ikat Air, pH dan Organoleptik Daging Ayam Pete</w:t>
            </w:r>
            <w:r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lur Afkir yang direndam dalam E</w:t>
            </w:r>
            <w:r w:rsidRPr="00FA643C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iCs/>
                <w:noProof/>
                <w:sz w:val="24"/>
                <w:szCs w:val="24"/>
                <w:lang w:val="en-GB"/>
              </w:rPr>
              <w:t>s</w:t>
            </w:r>
            <w:r w:rsidRPr="00FA643C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 xml:space="preserve">trak Kulit Nenas </w:t>
            </w:r>
            <w:r w:rsidRPr="00FA643C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(Ananas comosus </w:t>
            </w:r>
            <w:r w:rsidRPr="00FA643C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 xml:space="preserve">L. </w:t>
            </w:r>
            <w:r w:rsidRPr="00721FF2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 xml:space="preserve">Merr) </w:t>
            </w:r>
            <w:r w:rsidRPr="00FA643C">
              <w:rPr>
                <w:rFonts w:ascii="Times New Roman" w:hAnsi="Times New Roman" w:cs="Times New Roman"/>
                <w:iCs/>
                <w:noProof/>
                <w:sz w:val="24"/>
                <w:szCs w:val="24"/>
              </w:rPr>
              <w:t>dengan Konsentrasi yang Berbeda</w:t>
            </w:r>
            <w:r w:rsidRPr="00FA643C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 xml:space="preserve"> </w:t>
            </w:r>
            <w:r w:rsidRPr="00A45BC5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GB"/>
              </w:rPr>
              <w:t>Skrips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GB"/>
              </w:rPr>
              <w:t>. Fakultas Pertanian dan Peternakan.</w:t>
            </w:r>
            <w:r w:rsidRPr="00CB1BF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Universitas Islam Negeri Sultan Syarif Kasim Riau Pekanbaru.</w:t>
            </w:r>
          </w:p>
          <w:p w:rsidR="00A0685F" w:rsidRPr="00A96B80" w:rsidRDefault="00392154" w:rsidP="00392154">
            <w:pPr>
              <w:autoSpaceDE w:val="0"/>
              <w:autoSpaceDN w:val="0"/>
              <w:adjustRightInd w:val="0"/>
              <w:spacing w:after="120" w:line="480" w:lineRule="auto"/>
              <w:jc w:val="both"/>
              <w:rPr>
                <w:rFonts w:ascii="Times New Roman" w:eastAsia="BookAntiqua" w:hAnsi="Times New Roman" w:cs="Times New Roman"/>
                <w:sz w:val="24"/>
                <w:szCs w:val="24"/>
                <w:lang w:val="en-GB"/>
              </w:rPr>
            </w:pPr>
            <w:r w:rsidRPr="002C626E">
              <w:rPr>
                <w:rFonts w:ascii="Times New Roman" w:hAnsi="Times New Roman" w:cs="Times New Roman"/>
                <w:b/>
                <w:sz w:val="24"/>
                <w:szCs w:val="24"/>
                <w:lang w:val="en-GB" w:eastAsia="id-ID"/>
              </w:rPr>
              <w:fldChar w:fldCharType="end"/>
            </w:r>
          </w:p>
        </w:tc>
      </w:tr>
    </w:tbl>
    <w:p w:rsidR="00A96B80" w:rsidRDefault="00A96B80">
      <w:pPr>
        <w:rPr>
          <w:lang w:val="en-US"/>
        </w:rPr>
      </w:pPr>
    </w:p>
    <w:p w:rsidR="00C84987" w:rsidRDefault="00C84987">
      <w:pPr>
        <w:rPr>
          <w:lang w:val="en-US"/>
        </w:rPr>
      </w:pPr>
    </w:p>
    <w:p w:rsidR="00502280" w:rsidRPr="00A96B80" w:rsidRDefault="00502280">
      <w:pPr>
        <w:rPr>
          <w:lang w:val="en-US"/>
        </w:rPr>
      </w:pPr>
    </w:p>
    <w:sectPr w:rsidR="00502280" w:rsidRPr="00A96B8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Antiqua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7B4300"/>
    <w:multiLevelType w:val="hybridMultilevel"/>
    <w:tmpl w:val="FAA4F6E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401512"/>
    <w:multiLevelType w:val="hybridMultilevel"/>
    <w:tmpl w:val="5B623CEA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9A63151"/>
    <w:multiLevelType w:val="hybridMultilevel"/>
    <w:tmpl w:val="1D64E3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EC90F4D"/>
    <w:multiLevelType w:val="hybridMultilevel"/>
    <w:tmpl w:val="DDF82E48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1E7D8B"/>
    <w:multiLevelType w:val="hybridMultilevel"/>
    <w:tmpl w:val="5B623CEA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6B80"/>
    <w:rsid w:val="00176916"/>
    <w:rsid w:val="001A4B83"/>
    <w:rsid w:val="00347B54"/>
    <w:rsid w:val="00392154"/>
    <w:rsid w:val="00502280"/>
    <w:rsid w:val="00801D37"/>
    <w:rsid w:val="00A0685F"/>
    <w:rsid w:val="00A308DE"/>
    <w:rsid w:val="00A96B80"/>
    <w:rsid w:val="00C84987"/>
    <w:rsid w:val="00FC57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44BB2C"/>
  <w15:chartTrackingRefBased/>
  <w15:docId w15:val="{C2781157-8C48-4F98-A991-00F4C9C9F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6B80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96B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A4B83"/>
    <w:pPr>
      <w:spacing w:after="200" w:line="276" w:lineRule="auto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9</Pages>
  <Words>4212</Words>
  <Characters>24011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2</cp:revision>
  <dcterms:created xsi:type="dcterms:W3CDTF">2020-07-24T03:52:00Z</dcterms:created>
  <dcterms:modified xsi:type="dcterms:W3CDTF">2020-07-24T05:33:00Z</dcterms:modified>
</cp:coreProperties>
</file>